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B361BC7" w:rsidR="00EE20A8" w:rsidRDefault="00EE20A8" w:rsidP="00EE20A8">
      <w:pPr>
        <w:spacing w:line="480" w:lineRule="auto"/>
      </w:pPr>
      <w:r>
        <w:t xml:space="preserve">Keywords: attention; </w:t>
      </w:r>
      <w:r w:rsidR="00377320">
        <w:t xml:space="preserve">attentional control; </w:t>
      </w:r>
      <w:r>
        <w:t xml:space="preserve">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734C431A" w:rsidR="00E4130A" w:rsidRDefault="00E4130A" w:rsidP="00EE20A8"/>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032BA7FB" w14:textId="66E31786" w:rsidR="00E4130A" w:rsidRDefault="00E4130A" w:rsidP="00EE20A8"/>
    <w:p w14:paraId="310A4DCA" w14:textId="726B6828" w:rsidR="00E4130A" w:rsidRDefault="00E4130A" w:rsidP="00EE20A8"/>
    <w:p w14:paraId="1D87C0F7" w14:textId="413D77DD" w:rsidR="00E4130A" w:rsidRDefault="00E4130A" w:rsidP="00EE20A8"/>
    <w:p w14:paraId="19006139" w14:textId="15AAB567" w:rsidR="0054295E" w:rsidRDefault="0054295E" w:rsidP="00CC580C">
      <w:pPr>
        <w:pStyle w:val="Heading1"/>
        <w:spacing w:before="0" w:after="240"/>
      </w:pPr>
      <w:r>
        <w:lastRenderedPageBreak/>
        <w:t>Introduction</w:t>
      </w:r>
    </w:p>
    <w:p w14:paraId="58A58700" w14:textId="24FD1AE1" w:rsidR="0079229A" w:rsidRDefault="0072510D" w:rsidP="00D0341A">
      <w:pPr>
        <w:spacing w:line="480" w:lineRule="auto"/>
        <w:ind w:firstLine="720"/>
        <w:jc w:val="both"/>
      </w:pPr>
      <w:r>
        <w:t xml:space="preserve">Selective attention is crucial for adaptive behavior as it </w:t>
      </w:r>
      <w:r w:rsidR="006649D9">
        <w:t>facilitates the</w:t>
      </w:r>
      <w:r>
        <w:t xml:space="preserve"> processing of relevant stimuli in our environment, as well as the suppression of irrelevant stimuli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or on people’s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79229A">
        <w:t>Another crucial factor</w:t>
      </w:r>
      <w:r w:rsidR="006649D9">
        <w:t xml:space="preserve"> determining </w:t>
      </w:r>
      <w:r w:rsidR="000E604B">
        <w:t>how stimuli will be processed</w:t>
      </w:r>
      <w:r w:rsidR="006649D9">
        <w:t xml:space="preserve"> </w:t>
      </w:r>
      <w:r w:rsidR="0079229A">
        <w:t>is motivation. Goal-driven attentional control is enhanced when individuals are motivated with extrinsic rewards</w:t>
      </w:r>
      <w:r w:rsidR="00416E61">
        <w:t xml:space="preserve"> </w:t>
      </w:r>
      <w:r w:rsidR="00416E61">
        <w:fldChar w:fldCharType="begin" w:fldLock="1"/>
      </w:r>
      <w:r w:rsidR="00416E61">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mendeley":{"formattedCitation":"(Botvinick &amp; Braver, 2015; Pessoa, 2015)","plainTextFormattedCitation":"(Botvinick &amp; Braver, 2015; Pessoa, 2015)","previouslyFormattedCitation":"(Botvinick &amp; Braver, 2015; Pessoa, 2015)"},"properties":{"noteIndex":0},"schema":"https://github.com/citation-style-language/schema/raw/master/csl-citation.json"}</w:instrText>
      </w:r>
      <w:r w:rsidR="00416E61">
        <w:fldChar w:fldCharType="separate"/>
      </w:r>
      <w:r w:rsidR="00416E61" w:rsidRPr="00416E61">
        <w:rPr>
          <w:noProof/>
        </w:rPr>
        <w:t>(Botvinick &amp; Braver, 2015; Pessoa, 2015)</w:t>
      </w:r>
      <w:r w:rsidR="00416E61">
        <w:fldChar w:fldCharType="end"/>
      </w:r>
      <w:r w:rsidR="000E604B">
        <w:t>. Attention</w:t>
      </w:r>
      <w:r w:rsidR="0079229A">
        <w:t xml:space="preserve"> can also be guided by previous reward history, independently from </w:t>
      </w:r>
      <w:r w:rsidR="000E604B">
        <w:t xml:space="preserve">top-down </w:t>
      </w:r>
      <w:r w:rsidR="0079229A">
        <w:t>attentional control</w:t>
      </w:r>
      <w:r w:rsidR="00416E61">
        <w:t xml:space="preserve"> </w:t>
      </w:r>
      <w:r w:rsidR="00416E61">
        <w:fldChar w:fldCharType="begin" w:fldLock="1"/>
      </w:r>
      <w:r w:rsidR="00416E61">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416E61">
        <w:fldChar w:fldCharType="separate"/>
      </w:r>
      <w:r w:rsidR="00416E61" w:rsidRPr="00416E61">
        <w:rPr>
          <w:noProof/>
        </w:rPr>
        <w:t>(Awh, Belopolsky, &amp; Theeuwes, 2012)</w:t>
      </w:r>
      <w:r w:rsidR="00416E61">
        <w:fldChar w:fldCharType="end"/>
      </w:r>
      <w:r w:rsidR="0079229A">
        <w:t>. Previous reward associations can worsen performance on attention tasks if they conflict with the current goals of the individual</w:t>
      </w:r>
      <w:r w:rsidR="00416E61">
        <w:t xml:space="preserve"> </w:t>
      </w:r>
      <w:r w:rsidR="00416E61">
        <w:fldChar w:fldCharType="begin" w:fldLock="1"/>
      </w:r>
      <w:r w:rsidR="00416E61">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3","issued":{"date-parts":[["2017"]]},"page":"1-25","publisher":"Psychonomic Bulletin &amp; Review","title":"Selection history: How reward modulates selectivity of visual attention","type":"article-journal"},"uris":["http://www.mendeley.com/documents/?uuid=83f24a00-4327-40fe-99b4-3137e0d2c26a"]}],"mendeley":{"formattedCitation":"(Anderson, 2016; Chelazzi, Perlato, Santandrea, &amp; Della Libera, 2013; Failing &amp; Theeuwes, 2017)","plainTextFormattedCitation":"(Anderson, 2016; Chelazzi, Perlato, Santandrea, &amp; Della Libera, 2013; Failing &amp; Theeuwes, 2017)","previouslyFormattedCitation":"(Anderson, 2016; Chelazzi, Perlato, Santandrea, &amp; Della Libera, 2013; Failing &amp; Theeuwes, 2017)"},"properties":{"noteIndex":0},"schema":"https://github.com/citation-style-language/schema/raw/master/csl-citation.json"}</w:instrText>
      </w:r>
      <w:r w:rsidR="00416E61">
        <w:fldChar w:fldCharType="separate"/>
      </w:r>
      <w:r w:rsidR="00416E61" w:rsidRPr="00416E61">
        <w:rPr>
          <w:noProof/>
        </w:rPr>
        <w:t>(Anderson, 2016; Chelazzi, Perlato, Santandrea, &amp; Della Libera, 2013; Failing &amp; Theeuwes, 2017)</w:t>
      </w:r>
      <w:r w:rsidR="00416E61">
        <w:fldChar w:fldCharType="end"/>
      </w:r>
      <w:r w:rsidR="00416E61">
        <w:t>.</w:t>
      </w:r>
      <w:r w:rsidR="0079229A">
        <w:t xml:space="preserve"> </w:t>
      </w:r>
    </w:p>
    <w:p w14:paraId="2325645B" w14:textId="24951AD3" w:rsidR="00C71C28" w:rsidRDefault="00C71C28" w:rsidP="00C71C28">
      <w:pPr>
        <w:spacing w:line="480" w:lineRule="auto"/>
        <w:ind w:firstLine="720"/>
        <w:jc w:val="both"/>
      </w:pPr>
      <w:r>
        <w:t>Attentional control is enhanced when individuals are a</w:t>
      </w:r>
      <w:r w:rsidR="0079229A">
        <w:t>nticipating that they can earn</w:t>
      </w:r>
      <w:r>
        <w:t xml:space="preserve"> reward</w:t>
      </w:r>
      <w:r w:rsidR="0079229A">
        <w:t>s</w:t>
      </w:r>
      <w:r>
        <w:t xml:space="preserve"> for good </w:t>
      </w:r>
      <w:r w:rsidR="000E604B">
        <w:t>task-</w:t>
      </w:r>
      <w:r>
        <w:t>performance</w:t>
      </w:r>
      <w:r w:rsidR="00C175C9">
        <w:t xml:space="preserve"> </w:t>
      </w:r>
      <w:r w:rsidR="00416E61">
        <w:fldChar w:fldCharType="begin" w:fldLock="1"/>
      </w:r>
      <w:r w:rsidR="00416E61">
        <w:instrText>ADDIN CSL_CITATION {"citationItems":[{"id":"ITEM-1","itemData":{"DOI":"10.1002/9781118920497.ch24","ISBN":"9781118920480 (pdf)","ISSN":"111892049X","author":[{"dropping-particle":"","family":"Krebs","given":"Ruth M","non-dropping-particle":"","parse-names":false,"suffix":""},{"dropping-particle":"","family":"Woldorff","given":"Marty G","non-dropping-particle":"","parse-names":false,"suffix":""}],"container-title":"The Wiley Handbook of Cognitive Control","id":"ITEM-1","issued":{"date-parts":[["2017"]]},"page":"422-439","title":"Cognitive control and reward","type":"article-journal"},"uris":["http://www.mendeley.com/documents/?uuid=a54d3034-331a-4d8c-b6c0-b292beb16564"]}],"mendeley":{"formattedCitation":"(Krebs &amp; Woldorff, 2017)","plainTextFormattedCitation":"(Krebs &amp; Woldorff, 2017)","previouslyFormattedCitation":"(Krebs &amp; Woldorff, 2017)"},"properties":{"noteIndex":0},"schema":"https://github.com/citation-style-language/schema/raw/master/csl-citation.json"}</w:instrText>
      </w:r>
      <w:r w:rsidR="00416E61">
        <w:fldChar w:fldCharType="separate"/>
      </w:r>
      <w:r w:rsidR="00416E61" w:rsidRPr="00416E61">
        <w:rPr>
          <w:noProof/>
        </w:rPr>
        <w:t>(Krebs &amp; Woldorff, 2017)</w:t>
      </w:r>
      <w:r w:rsidR="00416E61">
        <w:fldChar w:fldCharType="end"/>
      </w:r>
      <w:r w:rsidR="00416E61">
        <w:t>.</w:t>
      </w:r>
      <w:r>
        <w:t xml:space="preserve"> </w:t>
      </w:r>
      <w:r w:rsidR="0079229A">
        <w:t>In fMRI studies</w:t>
      </w:r>
      <w:r>
        <w:t xml:space="preserve"> </w:t>
      </w:r>
      <w:r w:rsidR="0079229A">
        <w:t xml:space="preserve">reward-based </w:t>
      </w:r>
      <w:r>
        <w:t xml:space="preserve">improvements have been </w:t>
      </w:r>
      <w:r w:rsidR="000E604B">
        <w:t>linked</w:t>
      </w:r>
      <w:r>
        <w:t xml:space="preserve"> to </w:t>
      </w:r>
      <w:r w:rsidR="0079229A">
        <w:t xml:space="preserve">enhanced activity in frontoparietal regions crucial for attentional control </w:t>
      </w:r>
      <w:r w:rsidR="00416E61">
        <w:fldChar w:fldCharType="begin" w:fldLock="1"/>
      </w:r>
      <w:r w:rsidR="00416E61">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mendeley":{"formattedCitation":"(Krebs, Boehler, Roberts, Song, &amp; Woldorff, 2012; Pessoa &amp; Engelmann, 2010)","plainTextFormattedCitation":"(Krebs, Boehler, Roberts, Song, &amp; Woldorff, 2012; Pessoa &amp; Engelmann, 2010)","previouslyFormattedCitation":"(Krebs, Boehler, Roberts, Song, &amp; Woldorff, 2012; Pessoa &amp; Engelmann, 2010)"},"properties":{"noteIndex":0},"schema":"https://github.com/citation-style-language/schema/raw/master/csl-citation.json"}</w:instrText>
      </w:r>
      <w:r w:rsidR="00416E61">
        <w:fldChar w:fldCharType="separate"/>
      </w:r>
      <w:r w:rsidR="00416E61" w:rsidRPr="00416E61">
        <w:rPr>
          <w:noProof/>
        </w:rPr>
        <w:t>(Krebs, Boehler, Roberts, Song, &amp; Woldorff, 2012; Pessoa &amp; Engelmann, 2010)</w:t>
      </w:r>
      <w:r w:rsidR="00416E61">
        <w:fldChar w:fldCharType="end"/>
      </w:r>
      <w:r w:rsidRPr="00416E61">
        <w:t xml:space="preserve">. </w:t>
      </w:r>
      <w:r>
        <w:t xml:space="preserve">Electroencephalographic (EEG) studies have demonstrated similar preparatory </w:t>
      </w:r>
      <w:r w:rsidR="00C175C9">
        <w:t xml:space="preserve">attentional </w:t>
      </w:r>
      <w:r>
        <w:t>modulations</w:t>
      </w:r>
      <w:r w:rsidR="0067643F">
        <w:t xml:space="preserve"> following reward cues</w:t>
      </w:r>
      <w:r>
        <w:t xml:space="preserve"> </w:t>
      </w:r>
      <w:r w:rsidR="0067643F">
        <w:t xml:space="preserve">in the CNV </w:t>
      </w:r>
      <w:r w:rsidR="00C5145F">
        <w:t xml:space="preserve">event-related potential (ERP) </w:t>
      </w:r>
      <w:r w:rsidR="0067643F">
        <w:t>component</w:t>
      </w:r>
      <w:r w:rsidR="00416E61">
        <w:t xml:space="preserve"> </w:t>
      </w:r>
      <w:r w:rsidR="00416E61">
        <w:fldChar w:fldCharType="begin" w:fldLock="1"/>
      </w:r>
      <w:r w:rsidR="00416E61">
        <w:instrText>ADDIN CSL_CITATION {"citationItems":[{"id":"ITEM-1","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1","issued":{"date-parts":[["2014"]]},"page":"639-647","publisher":"Elsevier Inc.","title":"Task preparation processes related to reward prediction precede those related to task-difficulty expectation","type":"article-journal","volume":"84"},"uris":["http://www.mendeley.com/documents/?uuid=60eb008f-f785-42f5-9646-cde04a142bda"]},{"id":"ITEM-2","itemData":{"DOI":"10.3758/s13415-014-0281-z","ISSN":"15307026","abstract":"The prospect of gaining money is an incentive widely at play in the real world. Such monetary motivation might have particularly strong influence when the cognitive system is challenged, such as when needing to process conflicting stimulus inputs. Here, we employed manipulations of reward-prospect and attentional-preparation levels in a cued-Stroop stimulus conflict task, along with the high temporal resolution of electrical brain recordings, to provide insight into the mechanisms by which reward-prospect and attention interact and modulate cognitive task performance. In this task, the cue indicated whether or not the participant needed to prepare for an upcoming Stroop stimulus and, if so, whether there was the potential for monetary reward (dependent on performance on that trial). Both cued attention and cued reward-prospect enhanced preparatory neural activity, as reflected by increases in the hallmark attention-related negative-polarity ERP slow wave (contingent negative variation [CNV]) and reductions in oscillatory Alpha activity, which was followed by enhanced processing of the subsequent Stroop stimulus. In addition, similar modulations of preparatory neural activity (larger CNVs and reduced Alpha) predicted shorter versus longer response times (RTs) to the subsequent target stimulus, consistent with such modulations reflecting trial-to-trial variations in attention. Particularly striking were the individual differences in the utilization of reward-prospect information. In particular, the size of the reward effects on the preparatory neural activity correlated across participants with the degree to which reward-prospect both facilitated overall task performance (shorter RTs) and reduced conflict-related behavioral interference. Thus, the prospect of reward appears to recruit at</w:instrText>
      </w:r>
      <w:r w:rsidR="00416E61" w:rsidRPr="00416E61">
        <w:rPr>
          <w:lang w:val="nl-BE"/>
        </w:rPr>
        <w:instrText>tentional preparation circuits to enhance processing of task-relevant target information.","author":[{"dropping-particle":"","family":"Berg","given":"Berry","non-dropping-particle":"Van Den","parse-names":false,"suffix":""},{"dropping-particle":"","family":"Krebs","given":"Ruth M.","non-dropping-particle":"","parse-names":false,"suffix":""},{"dropping-particle":"","family":"Lorist","given":"Monicque M.","non-dropping-particle":"","parse-names":false,"suffix":""},{"dropping-particle":"","family":"Woldorff","given":"Marty G.","non-dropping-particle":"","parse-names":false,"suffix":""}],"container-title":"Cognitive, Affective and Behavioral Neuroscience","id":"ITEM-2","issue":"2","issued":{"date-parts":[["2014"]]},"page":"561-577","title":"Utilization of reward-prospect enhances preparatory attention and reduces stimulus conflict","type":"article-journal","volume":"14"},"uris":["http://www.mendeley.com/documents/?uuid=b1ed0fe0-43be-46da-8e0f-f105bbe682e7"]}],"mendeley":{"formattedCitation":"(Schevernels, Krebs, Santens, Woldorff, &amp; Boehler, 2014; Van Den Berg, Krebs, Lorist, &amp; Woldorff, 2014)","plainTextFormattedCitation":"(Schevernels, Krebs, Santens, Woldorff, &amp; Boehler, 2014; Van Den Berg, Krebs, Lorist, &amp; Woldorff, 2014)","previouslyFormattedCitation":"(Schevernels, Krebs, Santens, Woldorff, &amp; Boehler, 2014; Van Den Berg, Krebs, Lorist, &amp; Woldorff, 2014)"},"properties":{"noteIndex":0},"schema":"https://github.com/citation-style-language/schema/raw/master/csl-citation.json"}</w:instrText>
      </w:r>
      <w:r w:rsidR="00416E61">
        <w:fldChar w:fldCharType="separate"/>
      </w:r>
      <w:r w:rsidR="00416E61" w:rsidRPr="00416E61">
        <w:rPr>
          <w:noProof/>
          <w:lang w:val="nl-BE"/>
        </w:rPr>
        <w:t>(Schevernels, Krebs, Santens, Woldorff, &amp; Boehler, 2014; Van Den Berg, Krebs, Lorist, &amp; Woldorff, 2014)</w:t>
      </w:r>
      <w:r w:rsidR="00416E61">
        <w:fldChar w:fldCharType="end"/>
      </w:r>
      <w:r w:rsidRPr="00416E61">
        <w:rPr>
          <w:lang w:val="nl-BE"/>
        </w:rPr>
        <w:t>.</w:t>
      </w:r>
      <w:r w:rsidR="0067643F" w:rsidRPr="00416E61">
        <w:rPr>
          <w:lang w:val="nl-BE"/>
        </w:rPr>
        <w:t xml:space="preserve"> </w:t>
      </w:r>
      <w:r w:rsidR="00C175C9">
        <w:t xml:space="preserve">While these studies implicate the frontoparietal activity in reward-based improvements in attentional control, it remains unclear how the activity in these regions is translated into the enhanced processing of relevant features in the visual cortex. </w:t>
      </w:r>
      <w:r w:rsidR="00C113A9">
        <w:t xml:space="preserve"> </w:t>
      </w:r>
    </w:p>
    <w:p w14:paraId="4BAAA554" w14:textId="4C7ADCFD" w:rsidR="007A1BD6" w:rsidRDefault="00324CEE" w:rsidP="00BD3227">
      <w:pPr>
        <w:spacing w:line="480" w:lineRule="auto"/>
        <w:ind w:firstLine="720"/>
        <w:jc w:val="both"/>
      </w:pPr>
      <w:r>
        <w:lastRenderedPageBreak/>
        <w:t xml:space="preserve">Another set of studies has focused on the influence of reward history on </w:t>
      </w:r>
      <w:r w:rsidR="00C113A9">
        <w:t>selective attention</w:t>
      </w:r>
      <w:r>
        <w:t xml:space="preserve"> in situations in which such history is opposed to </w:t>
      </w:r>
      <w:r w:rsidR="000E604B">
        <w:t>our current goals</w:t>
      </w:r>
      <w:r>
        <w:t xml:space="preserve">. </w:t>
      </w:r>
      <w:r w:rsidR="00937329">
        <w:t>These</w:t>
      </w:r>
      <w:r w:rsidR="00C113A9">
        <w:t xml:space="preserve"> studies have provided some evidence for the reward-related changes in the early stages of visual </w:t>
      </w:r>
      <w:r w:rsidR="00C5145F">
        <w:t xml:space="preserve">cortical </w:t>
      </w:r>
      <w:r w:rsidR="00C113A9">
        <w:t xml:space="preserve">processing </w:t>
      </w:r>
      <w:r w:rsidR="00416E61">
        <w:fldChar w:fldCharType="begin" w:fldLock="1"/>
      </w:r>
      <w:r w:rsidR="009F1C3D">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C. Hickey, Chelazzi, &amp; Theeuwes, 2010; Luque et al., 2017; MacLean &amp; Giesbrecht, 2015)"},"properties":{"noteIndex":0},"schema":"https://github.com/citation-style-language/schema/raw/master/csl-citation.json"}</w:instrText>
      </w:r>
      <w:r w:rsidR="00416E61">
        <w:fldChar w:fldCharType="separate"/>
      </w:r>
      <w:r w:rsidR="00416E61" w:rsidRPr="00416E61">
        <w:rPr>
          <w:noProof/>
        </w:rPr>
        <w:t>(</w:t>
      </w:r>
      <w:r w:rsidR="00416E61">
        <w:rPr>
          <w:noProof/>
        </w:rPr>
        <w:t xml:space="preserve">i.e., increase in the P1 component; </w:t>
      </w:r>
      <w:r w:rsidR="00416E61" w:rsidRPr="00416E61">
        <w:rPr>
          <w:noProof/>
        </w:rPr>
        <w:t>Donohue et al., 2016; Hickey, Chelazzi, &amp; Theeuwes, 2010; Luque et al., 2017; MacLean &amp; Giesbrecht, 2015)</w:t>
      </w:r>
      <w:r w:rsidR="00416E61">
        <w:fldChar w:fldCharType="end"/>
      </w:r>
      <w:r w:rsidR="00C113A9" w:rsidRPr="009F1C3D">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found changes in later stages of processing</w:t>
      </w:r>
      <w:r w:rsidR="009F1C3D">
        <w:t xml:space="preserve"> </w:t>
      </w:r>
      <w:r w:rsidR="009F1C3D">
        <w:fldChar w:fldCharType="begin" w:fldLock="1"/>
      </w:r>
      <w:r w:rsidR="009F1C3D">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9F1C3D">
        <w:fldChar w:fldCharType="separate"/>
      </w:r>
      <w:r w:rsidR="009F1C3D" w:rsidRPr="009F1C3D">
        <w:rPr>
          <w:noProof/>
        </w:rPr>
        <w:t>(</w:t>
      </w:r>
      <w:r w:rsidR="009F1C3D">
        <w:rPr>
          <w:noProof/>
        </w:rPr>
        <w:t xml:space="preserve">increased N2pc component and improved decoding in later processing stages; </w:t>
      </w:r>
      <w:r w:rsidR="009F1C3D" w:rsidRPr="009F1C3D">
        <w:rPr>
          <w:noProof/>
        </w:rPr>
        <w:t>Qi, Zeng, Ding, &amp; Li, 2013; Tankelevitch, Spaak, Rushworth, &amp; Stokes, 2019)</w:t>
      </w:r>
      <w:r w:rsidR="009F1C3D">
        <w:fldChar w:fldCharType="end"/>
      </w:r>
      <w:r w:rsidR="009F1C3D">
        <w:t>.</w:t>
      </w:r>
      <w:r w:rsidR="00817D41">
        <w:t xml:space="preserve"> </w:t>
      </w:r>
      <w:r w:rsidR="00EB28D8">
        <w:t xml:space="preserve">Thus it remains unclear if the reward-history effects on attention are due to changes in plasticity at the very early stages of visual processing. </w:t>
      </w:r>
    </w:p>
    <w:p w14:paraId="418D8D8A" w14:textId="0D2C024E" w:rsidR="00441BA8"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rsidR="00416E61">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Anderson, 2016; Awh et al., 2012; Chelazzi et al., 2013; Failing &amp; Theeuwes, 2017)","manualFormatting":"(Anderson, 2016; Awh et al., 2012; Chelazzi et al., 2013; Failing &amp; Theeuwes, 2017)","plainTextFormattedCitation":"(Anderson, 2016; Awh et al., 2012; Chelazzi et al., 2013; Failing &amp; Theeuwes, 2017)","previouslyFormattedCitation":"(Anderson, 2016; Awh et al., 2012; Chelazzi et al., 2013;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r w:rsidR="0040325A">
        <w:t xml:space="preserve">Roelfsema and colleagues </w:t>
      </w:r>
      <w:r>
        <w:t xml:space="preserve">proposed that this effect </w:t>
      </w:r>
      <w:r w:rsidR="0040325A">
        <w:t>relies</w:t>
      </w:r>
      <w:r>
        <w:t xml:space="preserve"> on the plasticity of the visual cortex indu</w:t>
      </w:r>
      <w:r w:rsidR="0040325A">
        <w:t>ced by the join effect of top-down attention</w:t>
      </w:r>
      <w:r w:rsidR="00441BA8">
        <w:t>al control</w:t>
      </w:r>
      <w:r w:rsidR="0040325A">
        <w:t xml:space="preserve"> and </w:t>
      </w:r>
      <w:r>
        <w:t xml:space="preserve">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 xml:space="preserve">. </w:t>
      </w:r>
      <w:commentRangeStart w:id="0"/>
      <w:r w:rsidR="00441BA8">
        <w:t xml:space="preserve">However, we are aware of only one study to date which was able to directly test the facilitation and suppression of stimuli linked to different reward schedules. </w:t>
      </w:r>
      <w:commentRangeEnd w:id="0"/>
      <w:r w:rsidR="00C5145F">
        <w:rPr>
          <w:rStyle w:val="CommentReference"/>
        </w:rPr>
        <w:commentReference w:id="0"/>
      </w:r>
      <w:commentRangeStart w:id="1"/>
      <w:r w:rsidR="00441BA8">
        <w:t xml:space="preserve">In an fMRI Hickey and Peelen </w:t>
      </w:r>
      <w:r w:rsidR="009F1C3D">
        <w:fldChar w:fldCharType="begin" w:fldLock="1"/>
      </w:r>
      <w:r w:rsidR="009F1C3D">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plainTextFormattedCitation":"(Hickey &amp; Peelen, 2015)","previouslyFormattedCitation":"(Clayton Hickey &amp; Peelen, 2015)"},"properties":{"noteIndex":0},"schema":"https://github.com/citation-style-language/schema/raw/master/csl-citation.json"}</w:instrText>
      </w:r>
      <w:r w:rsidR="009F1C3D">
        <w:fldChar w:fldCharType="separate"/>
      </w:r>
      <w:r w:rsidR="009F1C3D" w:rsidRPr="009F1C3D">
        <w:rPr>
          <w:noProof/>
        </w:rPr>
        <w:t>(Hickey &amp; Peelen, 2015)</w:t>
      </w:r>
      <w:r w:rsidR="009F1C3D">
        <w:fldChar w:fldCharType="end"/>
      </w:r>
      <w:r w:rsidR="009F1C3D">
        <w:t xml:space="preserve"> </w:t>
      </w:r>
      <w:r w:rsidR="00441BA8">
        <w:t xml:space="preserve">demonstrated that representations of objects paired with high rewards </w:t>
      </w:r>
      <w:r w:rsidR="000E604B">
        <w:t>were</w:t>
      </w:r>
      <w:r w:rsidR="00441BA8">
        <w:t xml:space="preserve"> enhanced in object-selective visual cortex, while the representation of objects paired with low rewards </w:t>
      </w:r>
      <w:r w:rsidR="000E604B">
        <w:t>were</w:t>
      </w:r>
      <w:r w:rsidR="00441BA8">
        <w:t xml:space="preserve"> suppressed.  </w:t>
      </w:r>
      <w:commentRangeEnd w:id="1"/>
      <w:r w:rsidR="00672825">
        <w:rPr>
          <w:rStyle w:val="CommentReference"/>
        </w:rPr>
        <w:commentReference w:id="1"/>
      </w:r>
    </w:p>
    <w:p w14:paraId="2CD0757E" w14:textId="1A4C1CBD" w:rsidR="00B37B7D" w:rsidRDefault="00441BA8" w:rsidP="00B37B7D">
      <w:pPr>
        <w:spacing w:line="480" w:lineRule="auto"/>
        <w:ind w:firstLine="720"/>
        <w:jc w:val="both"/>
      </w:pPr>
      <w:r>
        <w:t xml:space="preserve">In this study we sought to directly test the mechanism through which rewards influence </w:t>
      </w:r>
      <w:r w:rsidR="000E604B">
        <w:t>attentional control</w:t>
      </w:r>
      <w:r>
        <w:t>. We investigated how stimulus features linked to different reward schedules simultaneously compete</w:t>
      </w:r>
      <w:r w:rsidR="00B44EE3">
        <w:t>d</w:t>
      </w:r>
      <w:r>
        <w:t xml:space="preserve"> for attentional control when individuals </w:t>
      </w:r>
      <w:r w:rsidR="00B44EE3">
        <w:t>were</w:t>
      </w:r>
      <w:r>
        <w:t xml:space="preserve"> able to earn extra mo</w:t>
      </w:r>
      <w:r w:rsidR="000E604B">
        <w:t xml:space="preserve">netary rewards </w:t>
      </w:r>
      <w:r>
        <w:t xml:space="preserve">and when such rewards </w:t>
      </w:r>
      <w:r w:rsidR="00B37B7D">
        <w:t>were</w:t>
      </w:r>
      <w:r>
        <w:t xml:space="preserve"> </w:t>
      </w:r>
      <w:r w:rsidR="000E604B">
        <w:t>no longer available. W</w:t>
      </w:r>
      <w:r>
        <w:t xml:space="preserve">e </w:t>
      </w:r>
      <w:r w:rsidR="00B44EE3">
        <w:t xml:space="preserve">recorded </w:t>
      </w:r>
      <w:r>
        <w:t xml:space="preserve">steady-state visual evoked </w:t>
      </w:r>
      <w:r>
        <w:lastRenderedPageBreak/>
        <w:t xml:space="preserve">potentials (SSVEPs) to track stimulus processing in </w:t>
      </w:r>
      <w:r w:rsidR="000E604B">
        <w:t>the</w:t>
      </w:r>
      <w:r>
        <w:t xml:space="preserve">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w:t>
      </w:r>
      <w:r w:rsidR="00C3254E">
        <w:t>deployed</w:t>
      </w:r>
      <w:r>
        <w:t xml:space="preserve"> across multiple stimuli simultaneously, and are a reliably modulated by </w:t>
      </w:r>
      <w:r w:rsidR="00B44EE3">
        <w:t>attentional control</w:t>
      </w:r>
      <w:r>
        <w:t xml:space="preserve">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Pr="00C06628">
        <w:rPr>
          <w:noProof/>
        </w:rPr>
        <w:t>(Andersen &amp; Müller, 2010)</w:t>
      </w:r>
      <w:r>
        <w:fldChar w:fldCharType="end"/>
      </w:r>
      <w:r>
        <w:t xml:space="preserve">. </w:t>
      </w:r>
      <w:r w:rsidR="000E604B">
        <w:t xml:space="preserve">Crucially, different stimuli can be tagged with different frequencies allowing for the simultaneous measurement of the amount of attention allocated to each of the stimuli. </w:t>
      </w:r>
    </w:p>
    <w:p w14:paraId="3072BCB8" w14:textId="263290B1" w:rsidR="00C3254E" w:rsidRDefault="00441BA8" w:rsidP="00FF25C8">
      <w:pPr>
        <w:spacing w:line="480" w:lineRule="auto"/>
        <w:ind w:firstLine="720"/>
        <w:jc w:val="both"/>
      </w:pPr>
      <w:commentRangeStart w:id="2"/>
      <w:r>
        <w:t xml:space="preserve">Here we investigated the simultaneous deployment of attention to two features (red and blue dots) across three phases of the experiment. On each trial participants were instructed to attend to one of the two colors and to press a key if the dots of the attended color moved coherently. They performed this task first without any reward (baseline) and then with each color associated </w:t>
      </w:r>
      <w:r w:rsidR="000E604B">
        <w:t>high or low probability of earning a reward</w:t>
      </w:r>
      <w:r>
        <w:t xml:space="preserve"> (training). In the last phase (test), participants were informed that they would not earn any more rewards. </w:t>
      </w:r>
      <w:commentRangeEnd w:id="2"/>
      <w:r w:rsidR="00C5145F">
        <w:rPr>
          <w:rStyle w:val="CommentReference"/>
        </w:rPr>
        <w:commentReference w:id="2"/>
      </w:r>
    </w:p>
    <w:p w14:paraId="04BBDBBB" w14:textId="31F2F071" w:rsidR="00441BA8" w:rsidRDefault="00441BA8" w:rsidP="00FF25C8">
      <w:pPr>
        <w:spacing w:line="480" w:lineRule="auto"/>
        <w:ind w:firstLine="720"/>
        <w:jc w:val="both"/>
      </w:pPr>
      <w:r>
        <w:t>This design enabled us to investigate</w:t>
      </w:r>
      <w:r w:rsidR="004E7B0F">
        <w:t xml:space="preserve"> </w:t>
      </w:r>
      <w:r w:rsidR="00FF25C8">
        <w:t>two</w:t>
      </w:r>
      <w:r w:rsidR="004E7B0F">
        <w:t xml:space="preserve"> main questions. First, </w:t>
      </w:r>
      <w:commentRangeStart w:id="3"/>
      <w:r w:rsidR="004E7B0F">
        <w:t xml:space="preserve">in the training phase individuals </w:t>
      </w:r>
      <w:r w:rsidR="00C3254E">
        <w:t>had</w:t>
      </w:r>
      <w:r w:rsidR="004E7B0F">
        <w:t xml:space="preserve"> a goal </w:t>
      </w:r>
      <w:commentRangeEnd w:id="3"/>
      <w:r w:rsidR="00561A36">
        <w:rPr>
          <w:rStyle w:val="CommentReference"/>
        </w:rPr>
        <w:commentReference w:id="3"/>
      </w:r>
      <w:r w:rsidR="004E7B0F">
        <w:t>(</w:t>
      </w:r>
      <w:r w:rsidR="00C3254E">
        <w:t xml:space="preserve">e.g., </w:t>
      </w:r>
      <w:r w:rsidR="004E7B0F">
        <w:t xml:space="preserve">track red dots) which </w:t>
      </w:r>
      <w:r w:rsidR="00C3254E">
        <w:t>could</w:t>
      </w:r>
      <w:r w:rsidR="00FF25C8">
        <w:t xml:space="preserve"> be </w:t>
      </w:r>
      <w:commentRangeStart w:id="4"/>
      <w:r w:rsidR="00FF25C8">
        <w:t xml:space="preserve">congruent </w:t>
      </w:r>
      <w:r w:rsidR="00C3254E">
        <w:t xml:space="preserve">or incongruent </w:t>
      </w:r>
      <w:r w:rsidR="00FF25C8">
        <w:t>with the re</w:t>
      </w:r>
      <w:r w:rsidR="00C3254E">
        <w:t>ward manipulation</w:t>
      </w:r>
      <w:r w:rsidR="00FF25C8">
        <w:t>.</w:t>
      </w:r>
      <w:commentRangeEnd w:id="4"/>
      <w:r w:rsidR="00C5145F">
        <w:rPr>
          <w:rStyle w:val="CommentReference"/>
        </w:rPr>
        <w:commentReference w:id="4"/>
      </w:r>
      <w:r w:rsidR="00C3254E">
        <w:t xml:space="preserve"> This meant that the feature linked to high rewards was the target on some trials and a distractor on others.</w:t>
      </w:r>
      <w:r w:rsidR="00FF25C8">
        <w:t xml:space="preserve"> This allowed us to investigate how </w:t>
      </w:r>
      <w:r w:rsidR="00B44EE3">
        <w:t>stimulus value</w:t>
      </w:r>
      <w:r w:rsidR="00FF25C8">
        <w:t xml:space="preserve"> </w:t>
      </w:r>
      <w:commentRangeStart w:id="5"/>
      <w:r w:rsidR="002F7D7E">
        <w:t>influences</w:t>
      </w:r>
      <w:r w:rsidR="00FF25C8">
        <w:t xml:space="preserve"> </w:t>
      </w:r>
      <w:commentRangeEnd w:id="5"/>
      <w:r w:rsidR="00561A36">
        <w:rPr>
          <w:rStyle w:val="CommentReference"/>
        </w:rPr>
        <w:commentReference w:id="5"/>
      </w:r>
      <w:r w:rsidR="00FF25C8">
        <w:t xml:space="preserve">goal-directed attention. Second, in the test phase individuals </w:t>
      </w:r>
      <w:r w:rsidR="00C3254E">
        <w:t>were</w:t>
      </w:r>
      <w:r w:rsidR="00FF25C8">
        <w:t xml:space="preserve"> no longer able to earn rewards. This allowed us to test how </w:t>
      </w:r>
      <w:r w:rsidR="00B44EE3">
        <w:t>previous, but no longer relevant, stimulus value</w:t>
      </w:r>
      <w:r w:rsidR="00FF25C8">
        <w:t xml:space="preserve"> </w:t>
      </w:r>
      <w:r w:rsidR="002F7D7E">
        <w:t>interacts</w:t>
      </w:r>
      <w:r w:rsidR="00FF25C8">
        <w:t xml:space="preserve"> with goal-dire</w:t>
      </w:r>
      <w:r w:rsidR="000E604B">
        <w:t xml:space="preserve">cted attention. </w:t>
      </w:r>
      <w:commentRangeStart w:id="6"/>
      <w:r w:rsidR="000E604B">
        <w:t>In both</w:t>
      </w:r>
      <w:r w:rsidR="00FF25C8">
        <w:t xml:space="preserve"> cases there are several mechanisms through which reward-based effects can emerge. </w:t>
      </w:r>
      <w:r w:rsidR="000E604B">
        <w:t>T</w:t>
      </w:r>
      <w:r w:rsidR="00FF25C8">
        <w:t xml:space="preserve">hey </w:t>
      </w:r>
      <w:r w:rsidR="000E604B">
        <w:t xml:space="preserve">can </w:t>
      </w:r>
      <w:r w:rsidR="00FF25C8">
        <w:t>result from the</w:t>
      </w:r>
      <w:r w:rsidR="00B37B7D">
        <w:t xml:space="preserve"> improved processing of </w:t>
      </w:r>
      <w:r w:rsidR="000E604B">
        <w:t>the targets</w:t>
      </w:r>
      <w:r w:rsidR="00B37B7D">
        <w:t xml:space="preserve"> (facilitation), reduced processing of </w:t>
      </w:r>
      <w:r w:rsidR="000E604B">
        <w:t>the distractors</w:t>
      </w:r>
      <w:r w:rsidR="00B37B7D">
        <w:t xml:space="preserve"> (suppression), or both. Further, </w:t>
      </w:r>
      <w:r w:rsidR="000E604B">
        <w:t xml:space="preserve">the processing of targets and distractors can be modulated by their value. </w:t>
      </w:r>
      <w:r w:rsidR="00FF25C8">
        <w:t xml:space="preserve"> </w:t>
      </w:r>
      <w:commentRangeEnd w:id="6"/>
      <w:r w:rsidR="00561A36">
        <w:rPr>
          <w:rStyle w:val="CommentReference"/>
        </w:rPr>
        <w:commentReference w:id="6"/>
      </w:r>
    </w:p>
    <w:p w14:paraId="78FCD169" w14:textId="2973CB67"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EB3CB7B"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1689EC9" w:rsidR="002749F6" w:rsidRDefault="005D695E" w:rsidP="002749F6">
      <w:pPr>
        <w:spacing w:line="480" w:lineRule="auto"/>
        <w:ind w:firstLine="720"/>
        <w:jc w:val="both"/>
      </w:pPr>
      <w:r>
        <w:rPr>
          <w:noProof/>
        </w:rPr>
        <mc:AlternateContent>
          <mc:Choice Requires="wpg">
            <w:drawing>
              <wp:anchor distT="0" distB="0" distL="114300" distR="114300" simplePos="0" relativeHeight="251679744" behindDoc="0" locked="0" layoutInCell="1" allowOverlap="1" wp14:anchorId="05A07424" wp14:editId="138F6F69">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60D0ECB1" w:rsidR="006766E6" w:rsidRPr="005D695E" w:rsidRDefault="006766E6"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9744"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60D0ECB1" w:rsidR="006766E6" w:rsidRPr="005D695E" w:rsidRDefault="006766E6"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7"/>
      </w:r>
    </w:p>
    <w:p w14:paraId="0E45C2E5" w14:textId="77777777" w:rsidR="005E0446" w:rsidRDefault="005E0446" w:rsidP="005E0446">
      <w:pPr>
        <w:spacing w:line="276" w:lineRule="auto"/>
        <w:rPr>
          <w:b/>
          <w:sz w:val="20"/>
          <w:lang w:val="da-DK"/>
        </w:rPr>
      </w:pPr>
    </w:p>
    <w:p w14:paraId="6718E7DA" w14:textId="77777777" w:rsidR="0052624A" w:rsidRDefault="0052624A" w:rsidP="00CA0030">
      <w:pPr>
        <w:pStyle w:val="Heading2"/>
        <w:spacing w:before="0" w:after="240"/>
      </w:pPr>
    </w:p>
    <w:p w14:paraId="08D1DCE6" w14:textId="25A5DCEB" w:rsidR="002749F6" w:rsidRDefault="002749F6" w:rsidP="00CA0030">
      <w:pPr>
        <w:pStyle w:val="Heading2"/>
        <w:spacing w:before="0" w:after="240"/>
      </w:pPr>
      <w:commentRangeStart w:id="8"/>
      <w:r>
        <w:t xml:space="preserve">Behavior </w:t>
      </w:r>
      <w:commentRangeEnd w:id="8"/>
      <w:r>
        <w:rPr>
          <w:rStyle w:val="CommentReference"/>
          <w:rFonts w:eastAsiaTheme="minorHAnsi" w:cs="Times New Roman"/>
          <w:b w:val="0"/>
        </w:rPr>
        <w:commentReference w:id="8"/>
      </w:r>
    </w:p>
    <w:p w14:paraId="0DFF79D4" w14:textId="1D01E22C" w:rsidR="00F02AB1" w:rsidRDefault="00F02AB1" w:rsidP="00F02AB1"/>
    <w:p w14:paraId="6C4E84ED" w14:textId="28AA2BBD" w:rsidR="00F02AB1" w:rsidRDefault="00F02AB1" w:rsidP="00F02AB1">
      <w:r w:rsidRPr="00F02AB1">
        <w:rPr>
          <w:highlight w:val="yellow"/>
        </w:rPr>
        <w:t>XXXXXXXXXXXXXXXXXXXXX</w:t>
      </w:r>
    </w:p>
    <w:p w14:paraId="3594AC76" w14:textId="77777777" w:rsidR="00F02AB1" w:rsidRPr="00F02AB1" w:rsidRDefault="00F02AB1" w:rsidP="00F02AB1"/>
    <w:p w14:paraId="1B0C36CA" w14:textId="42426963" w:rsidR="00BA0ADE" w:rsidRDefault="00BA0ADE" w:rsidP="00CA0030">
      <w:pPr>
        <w:pStyle w:val="Heading2"/>
        <w:spacing w:before="0" w:after="240"/>
      </w:pPr>
      <w:commentRangeStart w:id="9"/>
      <w:r>
        <w:t>EEG recording and pre</w:t>
      </w:r>
      <w:r w:rsidR="00703DB2">
        <w:t>-</w:t>
      </w:r>
      <w:r>
        <w:t>processing</w:t>
      </w:r>
      <w:commentRangeEnd w:id="9"/>
      <w:r w:rsidR="00A44140">
        <w:rPr>
          <w:rStyle w:val="CommentReference"/>
          <w:rFonts w:eastAsiaTheme="minorHAnsi" w:cs="Times New Roman"/>
          <w:b w:val="0"/>
        </w:rPr>
        <w:commentReference w:id="9"/>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commentRangeStart w:id="10"/>
      <w:r w:rsidR="007A5260">
        <w:t xml:space="preserve">Additional external electrodes were applied to the left and right mastoids, </w:t>
      </w:r>
      <w:commentRangeEnd w:id="10"/>
      <w:r w:rsidR="00314813">
        <w:rPr>
          <w:rStyle w:val="CommentReference"/>
        </w:rPr>
        <w:commentReference w:id="10"/>
      </w:r>
      <w:r w:rsidR="007A5260">
        <w:t xml:space="preserve">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11"/>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11"/>
      <w:r w:rsidR="00314813">
        <w:rPr>
          <w:rStyle w:val="CommentReference"/>
        </w:rPr>
        <w:commentReference w:id="11"/>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78F426C9"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commentRangeStart w:id="12"/>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all six conditions. </w:t>
      </w:r>
      <w:commentRangeEnd w:id="12"/>
      <w:r w:rsidR="004C379C">
        <w:rPr>
          <w:rStyle w:val="CommentReference"/>
        </w:rPr>
        <w:commentReference w:id="12"/>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A87989" w14:textId="23AC5EDB"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complexity to predict hit rates,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118C56D8"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commentRangeStart w:id="13"/>
      <w:r w:rsidR="00750379">
        <w:t>10</w:t>
      </w:r>
      <w:r w:rsidR="00462C5A">
        <w:t>,</w:t>
      </w:r>
      <w:r w:rsidR="00750379">
        <w:t>000 iterations (2</w:t>
      </w:r>
      <w:r w:rsidR="00462C5A">
        <w:t>,</w:t>
      </w:r>
      <w:r w:rsidR="00750379">
        <w:t>000 warmup</w:t>
      </w:r>
      <w:commentRangeEnd w:id="13"/>
      <w:r w:rsidR="001123A6">
        <w:rPr>
          <w:rStyle w:val="CommentReference"/>
        </w:rPr>
        <w:commentReference w:id="13"/>
      </w:r>
      <w:r w:rsidR="00750379">
        <w:t>)</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lastRenderedPageBreak/>
        <w:t>Results</w:t>
      </w:r>
    </w:p>
    <w:p w14:paraId="09C056F5" w14:textId="3CDBAAFC" w:rsidR="00B5232F" w:rsidRDefault="008C4B5F" w:rsidP="00BC3FB6">
      <w:pPr>
        <w:pStyle w:val="Heading2"/>
        <w:spacing w:before="0" w:after="240"/>
      </w:pPr>
      <w:commentRangeStart w:id="14"/>
      <w:r>
        <w:t>Behavioral results</w:t>
      </w:r>
      <w:commentRangeEnd w:id="14"/>
      <w:r w:rsidR="00917742">
        <w:rPr>
          <w:rStyle w:val="CommentReference"/>
          <w:rFonts w:eastAsiaTheme="minorHAnsi" w:cs="Times New Roman"/>
          <w:b w:val="0"/>
        </w:rPr>
        <w:commentReference w:id="14"/>
      </w:r>
    </w:p>
    <w:p w14:paraId="524FBDC5" w14:textId="28CF44E9"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15"/>
            <w:r>
              <w:t>Table 1</w:t>
            </w:r>
            <w:commentRangeEnd w:id="15"/>
            <w:r w:rsidR="00917742">
              <w:rPr>
                <w:rStyle w:val="CommentReference"/>
              </w:rPr>
              <w:commentReference w:id="15"/>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56D58E29" w:rsidR="00FF1479" w:rsidRDefault="00C153CF" w:rsidP="00C11E13">
            <w:r>
              <w:t>Training</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0B099033" w:rsidR="00FF1479" w:rsidRDefault="00C153CF" w:rsidP="00C11E13">
            <w:r>
              <w:t>Training</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5C5A178C" w:rsidR="00FF1479" w:rsidRDefault="00C153CF" w:rsidP="00C11E13">
            <w:r>
              <w:t>Test</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2E274F18" w:rsidR="00FF1479" w:rsidRDefault="00C153CF" w:rsidP="00C11E13">
            <w:r>
              <w:t>Test</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6"/>
    <w:p w14:paraId="71258051" w14:textId="1500ADA3" w:rsidR="00EF140D" w:rsidRDefault="005509D4" w:rsidP="007709FE">
      <w:pPr>
        <w:ind w:firstLine="720"/>
      </w:pPr>
      <w:r w:rsidRPr="003A0B81">
        <w:rPr>
          <w:noProof/>
        </w:rPr>
        <mc:AlternateContent>
          <mc:Choice Requires="wpg">
            <w:drawing>
              <wp:anchor distT="0" distB="0" distL="114300" distR="114300" simplePos="0" relativeHeight="251663360" behindDoc="0" locked="0" layoutInCell="1" allowOverlap="1" wp14:anchorId="0AE3DD69" wp14:editId="3BEBF031">
                <wp:simplePos x="0" y="0"/>
                <wp:positionH relativeFrom="margin">
                  <wp:posOffset>-666115</wp:posOffset>
                </wp:positionH>
                <wp:positionV relativeFrom="margin">
                  <wp:posOffset>52070</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1D32B9D" id="Group 23" o:spid="_x0000_s1026" style="position:absolute;margin-left:-52.45pt;margin-top:4.1pt;width:567.9pt;height:194.65pt;z-index:251663360;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">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6"/>
      <w:r w:rsidR="00917742">
        <w:rPr>
          <w:rStyle w:val="CommentReference"/>
        </w:rPr>
        <w:commentReference w:id="16"/>
      </w:r>
    </w:p>
    <w:p w14:paraId="6D93541F" w14:textId="6C51B10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177F84D0" w:rsidR="00E66917" w:rsidRDefault="00E66917" w:rsidP="00E66917">
      <w:pPr>
        <w:pStyle w:val="Heading2"/>
        <w:spacing w:before="0" w:after="240"/>
      </w:pPr>
      <w:commentRangeStart w:id="17"/>
      <w:r>
        <w:t>Hit rates</w:t>
      </w:r>
      <w:del w:id="18" w:author="Antonio Schettino" w:date="2018-08-28T10:15:00Z">
        <w:r w:rsidDel="006F62F4">
          <w:delText xml:space="preserve"> </w:delText>
        </w:r>
      </w:del>
      <w:commentRangeEnd w:id="17"/>
      <w:r w:rsidR="00411041">
        <w:rPr>
          <w:rStyle w:val="CommentReference"/>
          <w:rFonts w:eastAsiaTheme="minorHAnsi" w:cs="Times New Roman"/>
          <w:b w:val="0"/>
        </w:rPr>
        <w:commentReference w:id="17"/>
      </w:r>
    </w:p>
    <w:p w14:paraId="38AFDDD3" w14:textId="2889AFB9" w:rsidR="00FE683F" w:rsidRDefault="00411041" w:rsidP="00575829">
      <w:pPr>
        <w:spacing w:line="480" w:lineRule="auto"/>
        <w:ind w:firstLine="284"/>
        <w:jc w:val="both"/>
      </w:pPr>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commentRangeStart w:id="19"/>
      <w:r w:rsidR="00917742">
        <w:t xml:space="preserve">, it should be noted that this is a signal detection task, so the performance of 50% is not chance level. </w:t>
      </w:r>
      <w:commentRangeEnd w:id="19"/>
      <w:r w:rsidR="0041367D">
        <w:rPr>
          <w:rStyle w:val="CommentReference"/>
        </w:rPr>
        <w:commentReference w:id="19"/>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hit rates improved in the </w:t>
      </w:r>
      <w:r w:rsidR="00C153CF">
        <w:t>training</w:t>
      </w:r>
      <w:r w:rsidR="0078557A">
        <w:t xml:space="preserve">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 xml:space="preserve">evidence for the difference between </w:t>
      </w:r>
      <w:r w:rsidR="00C153CF">
        <w:t>training</w:t>
      </w:r>
      <w:r w:rsidR="00FE2900">
        <w:t xml:space="preserve"> and </w:t>
      </w:r>
      <w:r w:rsidR="00C153CF">
        <w:t>test</w:t>
      </w:r>
      <w:r w:rsidR="00FE2900">
        <w:t xml:space="preserve"> phase</w:t>
      </w:r>
      <w:r w:rsidR="00C04A3E">
        <w:t>s</w:t>
      </w:r>
      <w:r w:rsidR="00FE2900">
        <w:t xml:space="preserve"> was much weaker. </w:t>
      </w:r>
      <w:r w:rsidR="00575829">
        <w:t>Participants were</w:t>
      </w:r>
      <w:r w:rsidR="007063D5">
        <w:t xml:space="preserve"> slightly</w:t>
      </w:r>
      <w:r w:rsidR="00575829">
        <w:t xml:space="preserve"> less accurate in </w:t>
      </w:r>
      <w:r w:rsidR="00C153CF">
        <w:t>test</w:t>
      </w:r>
      <w:r w:rsidR="00575829">
        <w:t xml:space="preserve"> compared to </w:t>
      </w:r>
      <w:r w:rsidR="00C153CF">
        <w:t>training</w:t>
      </w:r>
      <w:r w:rsidR="00575829">
        <w:t xml:space="preserv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31246DF2" w:rsidR="00FF793F" w:rsidRDefault="00575829" w:rsidP="00575829">
      <w:pPr>
        <w:spacing w:line="480" w:lineRule="auto"/>
        <w:ind w:firstLine="284"/>
        <w:jc w:val="both"/>
      </w:pPr>
      <w:r>
        <w:t xml:space="preserve">These results suggest that participants were reliably more accurate in the </w:t>
      </w:r>
      <w:r w:rsidR="00C153CF">
        <w:t>training</w:t>
      </w:r>
      <w:r>
        <w:t xml:space="preserve"> phase compared to baseline, </w:t>
      </w:r>
      <w:r w:rsidR="00B92561">
        <w:t xml:space="preserve">and </w:t>
      </w:r>
      <w:commentRangeStart w:id="20"/>
      <w:commentRangeStart w:id="21"/>
      <w:r w:rsidR="00B92561">
        <w:t>more so</w:t>
      </w:r>
      <w:r>
        <w:t xml:space="preserve"> for the low rewarded color</w:t>
      </w:r>
      <w:commentRangeEnd w:id="20"/>
      <w:r w:rsidR="0041367D">
        <w:rPr>
          <w:rStyle w:val="CommentReference"/>
        </w:rPr>
        <w:commentReference w:id="20"/>
      </w:r>
      <w:commentRangeEnd w:id="21"/>
      <w:r w:rsidR="00411041">
        <w:rPr>
          <w:rStyle w:val="CommentReference"/>
        </w:rPr>
        <w:commentReference w:id="21"/>
      </w:r>
      <w:r>
        <w:t xml:space="preserve">. There was also evidence for </w:t>
      </w:r>
      <w:r w:rsidR="00FE683F">
        <w:t xml:space="preserve">a </w:t>
      </w:r>
      <w:r>
        <w:t xml:space="preserve">drop in their accuracy in the </w:t>
      </w:r>
      <w:r w:rsidR="00C153CF">
        <w:t>test</w:t>
      </w:r>
      <w:r>
        <w:t xml:space="preserve">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15D915A0" w:rsidR="007F6AA7" w:rsidRDefault="00C153CF" w:rsidP="00C11E13">
            <w:r>
              <w:t>Training</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02F15AC6" w:rsidR="007F6AA7" w:rsidRDefault="00C153CF" w:rsidP="00C11E13">
            <w:r>
              <w:t>Training</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113FB45C" w:rsidR="007F6AA7" w:rsidRDefault="00C153CF" w:rsidP="00C11E13">
            <w:r>
              <w:t>Test</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43690ED8" w:rsidR="007F6AA7" w:rsidRDefault="00C153CF" w:rsidP="00C11E13">
            <w:r>
              <w:t>Test</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mc:AlternateContent>
          <mc:Choice Requires="wpg">
            <w:drawing>
              <wp:anchor distT="0" distB="0" distL="114300" distR="114300" simplePos="0" relativeHeight="251665408" behindDoc="0" locked="0" layoutInCell="1" allowOverlap="1" wp14:anchorId="4F181D98" wp14:editId="656A56B3">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0BA7F4" id="Group 22" o:spid="_x0000_s1026" style="position:absolute;margin-left:0;margin-top:1.6pt;width:567.8pt;height:194.75pt;z-index:251665408;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59E462D9"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71FD2">
        <w:t xml:space="preserve">Participants were approximately equally fast in </w:t>
      </w:r>
      <w:r w:rsidR="00C153CF">
        <w:t>training</w:t>
      </w:r>
      <w:r w:rsidR="00B71FD2">
        <w:t xml:space="preserve"> and </w:t>
      </w:r>
      <w:r w:rsidR="00C153CF">
        <w:t>test</w:t>
      </w:r>
      <w:r w:rsidR="00B71FD2">
        <w:t xml:space="preserve">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22"/>
      <w:commentRangeStart w:id="23"/>
      <w:r>
        <w:t>and more so in the condition with higher probability of earning a reward</w:t>
      </w:r>
      <w:commentRangeEnd w:id="22"/>
      <w:r w:rsidR="0041367D">
        <w:rPr>
          <w:rStyle w:val="CommentReference"/>
        </w:rPr>
        <w:commentReference w:id="22"/>
      </w:r>
      <w:commentRangeEnd w:id="23"/>
      <w:r w:rsidR="00411041">
        <w:rPr>
          <w:rStyle w:val="CommentReference"/>
        </w:rPr>
        <w:commentReference w:id="23"/>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7324DA6F" w14:textId="77777777" w:rsidR="00C03E65" w:rsidRDefault="00DF5EDD" w:rsidP="00C03E65">
      <w:pPr>
        <w:keepNext/>
        <w:spacing w:line="480" w:lineRule="auto"/>
        <w:ind w:firstLine="284"/>
        <w:jc w:val="both"/>
      </w:pPr>
      <w:r w:rsidRPr="00DF5EDD">
        <w:rPr>
          <w:rFonts w:eastAsia="Times New Roman"/>
          <w:snapToGrid w:val="0"/>
          <w:color w:val="000000"/>
          <w:w w:val="0"/>
          <w:sz w:val="0"/>
          <w:szCs w:val="0"/>
          <w:u w:color="000000"/>
          <w:bdr w:val="none" w:sz="0" w:space="0" w:color="000000"/>
          <w:shd w:val="clear" w:color="000000" w:fill="000000"/>
          <w:lang w:val="x-none" w:eastAsia="x-none" w:bidi="x-none"/>
        </w:rPr>
        <w:t xml:space="preserve"> </w:t>
      </w:r>
      <w:commentRangeStart w:id="24"/>
      <w:r w:rsidRPr="00DF5EDD">
        <w:rPr>
          <w:noProof/>
        </w:rPr>
        <w:drawing>
          <wp:inline distT="0" distB="0" distL="0" distR="0" wp14:anchorId="2AA6C60A" wp14:editId="3B8CF522">
            <wp:extent cx="5972810" cy="5429827"/>
            <wp:effectExtent l="0" t="0" r="8890" b="0"/>
            <wp:docPr id="25" name="Picture 25"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2810" cy="5429827"/>
                    </a:xfrm>
                    <a:prstGeom prst="rect">
                      <a:avLst/>
                    </a:prstGeom>
                    <a:noFill/>
                    <a:ln>
                      <a:noFill/>
                    </a:ln>
                  </pic:spPr>
                </pic:pic>
              </a:graphicData>
            </a:graphic>
          </wp:inline>
        </w:drawing>
      </w:r>
      <w:commentRangeEnd w:id="24"/>
    </w:p>
    <w:p w14:paraId="18F62F57" w14:textId="5574CBDF" w:rsidR="00E1045E" w:rsidRPr="00F36223" w:rsidRDefault="00DF5EDD" w:rsidP="00C03E65">
      <w:pPr>
        <w:spacing w:line="480" w:lineRule="auto"/>
        <w:jc w:val="both"/>
        <w:rPr>
          <w:sz w:val="20"/>
          <w:szCs w:val="20"/>
        </w:rPr>
      </w:pPr>
      <w:r>
        <w:rPr>
          <w:rStyle w:val="CommentReference"/>
        </w:rPr>
        <w:commentReference w:id="24"/>
      </w:r>
      <w:r w:rsidR="00E1045E" w:rsidRPr="00F36223">
        <w:rPr>
          <w:b/>
          <w:sz w:val="20"/>
          <w:szCs w:val="20"/>
        </w:rPr>
        <w:t>Figure</w:t>
      </w:r>
      <w:r w:rsidR="00E1045E">
        <w:rPr>
          <w:b/>
          <w:sz w:val="20"/>
          <w:szCs w:val="20"/>
        </w:rPr>
        <w:t xml:space="preserve"> 4.</w:t>
      </w:r>
      <w:r w:rsidR="00E1045E" w:rsidRPr="00F36223">
        <w:rPr>
          <w:sz w:val="20"/>
          <w:szCs w:val="20"/>
        </w:rPr>
        <w:t xml:space="preserve"> Grand average FFT-amplitude spectra derived from EEG signals at each participant's best four-electrode cluster for the </w:t>
      </w:r>
      <w:r w:rsidR="00E1045E">
        <w:rPr>
          <w:sz w:val="20"/>
          <w:szCs w:val="20"/>
        </w:rPr>
        <w:t>10 and 1</w:t>
      </w:r>
      <w:r w:rsidR="00E1045E" w:rsidRPr="00F36223">
        <w:rPr>
          <w:sz w:val="20"/>
          <w:szCs w:val="20"/>
        </w:rPr>
        <w:t>2 Hz signal</w:t>
      </w:r>
      <w:r w:rsidR="00E1045E">
        <w:rPr>
          <w:sz w:val="20"/>
          <w:szCs w:val="20"/>
        </w:rPr>
        <w:t>.</w:t>
      </w:r>
      <w:r w:rsidR="00917742">
        <w:rPr>
          <w:sz w:val="20"/>
          <w:szCs w:val="20"/>
        </w:rPr>
        <w:t xml:space="preserve"> </w:t>
      </w:r>
      <w:r w:rsidR="00E1045E">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2E8EC26C"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r w:rsidR="0011021B">
              <w:t>a.u.</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337B9763" w:rsidR="00443CF7" w:rsidRPr="008E021D" w:rsidRDefault="00C153CF" w:rsidP="00C11E13">
            <w:r>
              <w:t>Training</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619F4AB1" w:rsidR="00443CF7" w:rsidRPr="00534F07" w:rsidRDefault="00C153CF" w:rsidP="00C11E13">
            <w:r>
              <w:t>Training</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06156697" w:rsidR="00443CF7" w:rsidRPr="00C21D51" w:rsidRDefault="00C153CF" w:rsidP="00C11E13">
            <w:r>
              <w:t>Test</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62BBA5F6" w:rsidR="00443CF7" w:rsidRPr="00C21D51" w:rsidRDefault="00C153CF" w:rsidP="00C11E13">
            <w:r>
              <w:t>Test</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46C34BB5" w:rsidR="00443CF7" w:rsidRDefault="00C153CF" w:rsidP="00C11E13">
            <w:r>
              <w:t>Training</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192BDE37" w:rsidR="00443CF7" w:rsidRDefault="00C153CF" w:rsidP="00C11E13">
            <w:r>
              <w:t>Training</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0B4D930F" w:rsidR="00443CF7" w:rsidRDefault="00C153CF" w:rsidP="00C11E13">
            <w:r>
              <w:t>Test</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D52443A" w:rsidR="00443CF7" w:rsidRDefault="00C153CF" w:rsidP="00C11E13">
            <w:r>
              <w:t>Test</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rPr>
        <mc:AlternateContent>
          <mc:Choice Requires="wpg">
            <w:drawing>
              <wp:anchor distT="0" distB="0" distL="114300" distR="114300" simplePos="0" relativeHeight="251671552" behindDoc="0" locked="0" layoutInCell="1" allowOverlap="1" wp14:anchorId="76261424" wp14:editId="29A4E69B">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31EDEAC3" id="Group 3" o:spid="_x0000_s1026" style="position:absolute;margin-left:-49pt;margin-top:15pt;width:567.8pt;height:194.75pt;z-index:251671552;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07E781BB"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w:t>
      </w:r>
      <w:r w:rsidR="00C153CF">
        <w:t>training</w:t>
      </w:r>
      <w:r w:rsidR="000A54DD">
        <w:t xml:space="preserve">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 xml:space="preserve">n the </w:t>
      </w:r>
      <w:r w:rsidR="00C153CF">
        <w:t>test</w:t>
      </w:r>
      <w:r w:rsidR="000A54DD">
        <w:t xml:space="preserve">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a.u.)</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05D70E5D" w:rsidR="00E1045E" w:rsidRPr="008E021D" w:rsidRDefault="00C153CF" w:rsidP="00E1045E">
            <w:r>
              <w:t>Training</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360926CC" w:rsidR="00E1045E" w:rsidRPr="00534F07" w:rsidRDefault="00C153CF" w:rsidP="00E1045E">
            <w:r>
              <w:t>Training</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65028D6C" w:rsidR="00E1045E" w:rsidRPr="00C21D51" w:rsidRDefault="00C153CF" w:rsidP="00E1045E">
            <w:r>
              <w:t>Test</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2C52D34D" w:rsidR="00E1045E" w:rsidRPr="00C21D51" w:rsidRDefault="00C153CF" w:rsidP="00E1045E">
            <w:r>
              <w:t>Test</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138F1ED" w:rsidR="00E1045E" w:rsidRDefault="00C153CF" w:rsidP="00E1045E">
            <w:r>
              <w:t>Training</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6A6351CA" w:rsidR="00E1045E" w:rsidRDefault="00C153CF" w:rsidP="00E1045E">
            <w:r>
              <w:t>Training</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1E1BB39" w:rsidR="00E1045E" w:rsidRDefault="00C153CF" w:rsidP="00E1045E">
            <w:r>
              <w:t>Test</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38D2B37D" w:rsidR="00E1045E" w:rsidRDefault="00C153CF" w:rsidP="00E1045E">
            <w:r>
              <w:t>Test</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11072626" w:rsidR="005D0085" w:rsidRDefault="00BA6825" w:rsidP="00D86728">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29135CA8" w:rsidR="005D0085" w:rsidRDefault="00BA6825" w:rsidP="00D86728">
            <w:r w:rsidRPr="00BA6825">
              <w:t xml:space="preserve">0.00 </w:t>
            </w:r>
            <w:r>
              <w:t>(</w:t>
            </w:r>
            <w:r w:rsidRPr="00BA6825">
              <w:t>0.00</w:t>
            </w:r>
            <w:r>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360BFE81" w:rsidR="005D0085" w:rsidRDefault="00BA6825" w:rsidP="00D86728">
            <w:r w:rsidRPr="00BA6825">
              <w:t xml:space="preserve">-115.47 </w:t>
            </w:r>
            <w:r>
              <w:t>(</w:t>
            </w:r>
            <w:r w:rsidRPr="00BA6825">
              <w:t>38.14</w:t>
            </w:r>
            <w:r>
              <w:t>)</w:t>
            </w:r>
          </w:p>
        </w:tc>
        <w:tc>
          <w:tcPr>
            <w:tcW w:w="425" w:type="dxa"/>
            <w:vAlign w:val="center"/>
          </w:tcPr>
          <w:p w14:paraId="6AEAB5AD" w14:textId="3B2BF5EB" w:rsidR="005D0085" w:rsidRDefault="005D0085" w:rsidP="00D86728"/>
        </w:tc>
        <w:tc>
          <w:tcPr>
            <w:tcW w:w="1985" w:type="dxa"/>
            <w:vAlign w:val="center"/>
          </w:tcPr>
          <w:p w14:paraId="49488DC1" w14:textId="12F03E2E" w:rsidR="005D0085" w:rsidRDefault="00BA6825" w:rsidP="00D86728">
            <w:r w:rsidRPr="00BA6825">
              <w:t>0.0</w:t>
            </w:r>
            <w:r w:rsidR="00FB785C">
              <w:t>2</w:t>
            </w:r>
            <w:r w:rsidRPr="00BA6825">
              <w:t xml:space="preserve"> </w:t>
            </w:r>
            <w:r>
              <w:t>(</w:t>
            </w:r>
            <w:r w:rsidRPr="00BA6825">
              <w:t>0.01</w:t>
            </w:r>
            <w:r>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188FCF77" w:rsidR="005D0085" w:rsidRDefault="00BA6825" w:rsidP="00D86728">
            <w:r w:rsidRPr="00BA6825">
              <w:t xml:space="preserve">-211.10 </w:t>
            </w:r>
            <w:r>
              <w:t>(</w:t>
            </w:r>
            <w:r w:rsidRPr="00BA6825">
              <w:t>41.72</w:t>
            </w:r>
            <w:r>
              <w:t>)</w:t>
            </w:r>
          </w:p>
        </w:tc>
        <w:tc>
          <w:tcPr>
            <w:tcW w:w="425" w:type="dxa"/>
            <w:vAlign w:val="center"/>
          </w:tcPr>
          <w:p w14:paraId="0A0CCA18" w14:textId="208612F6" w:rsidR="005D0085" w:rsidRDefault="005D0085" w:rsidP="00D86728"/>
        </w:tc>
        <w:tc>
          <w:tcPr>
            <w:tcW w:w="1985" w:type="dxa"/>
            <w:vAlign w:val="center"/>
          </w:tcPr>
          <w:p w14:paraId="27B1B205" w14:textId="2E6E5D00" w:rsidR="005D0085" w:rsidRDefault="00BA6825" w:rsidP="00D86728">
            <w:r w:rsidRPr="00BA6825">
              <w:t xml:space="preserve">0.21 </w:t>
            </w:r>
            <w:r>
              <w:t>(</w:t>
            </w:r>
            <w:r w:rsidRPr="00BA6825">
              <w:t>0.0</w:t>
            </w:r>
            <w:r w:rsidR="00FB785C">
              <w:t>4</w:t>
            </w:r>
            <w:r>
              <w:t>)</w:t>
            </w:r>
          </w:p>
        </w:tc>
      </w:tr>
      <w:tr w:rsidR="00BA6825" w14:paraId="11033BEE" w14:textId="77777777" w:rsidTr="00D86728">
        <w:trPr>
          <w:trHeight w:val="419"/>
        </w:trPr>
        <w:tc>
          <w:tcPr>
            <w:tcW w:w="4962" w:type="dxa"/>
            <w:vAlign w:val="center"/>
          </w:tcPr>
          <w:p w14:paraId="4D6995CA" w14:textId="4B241257" w:rsidR="00BA6825" w:rsidRDefault="00BA6825" w:rsidP="00D86728">
            <w:r>
              <w:t xml:space="preserve">Reward phase </w:t>
            </w:r>
            <w:r w:rsidR="00E91E39">
              <w:t>+</w:t>
            </w:r>
            <w:r>
              <w:t xml:space="preserve"> attention</w:t>
            </w:r>
          </w:p>
        </w:tc>
        <w:tc>
          <w:tcPr>
            <w:tcW w:w="2126" w:type="dxa"/>
            <w:vAlign w:val="center"/>
          </w:tcPr>
          <w:p w14:paraId="66A441C1" w14:textId="52FB3980" w:rsidR="00BA6825" w:rsidRDefault="00BA6825" w:rsidP="00D86728">
            <w:r w:rsidRPr="00BA6825">
              <w:t xml:space="preserve">-200.35 </w:t>
            </w:r>
            <w:r>
              <w:t>(</w:t>
            </w:r>
            <w:r w:rsidRPr="00BA6825">
              <w:t>41.10</w:t>
            </w:r>
            <w:r>
              <w:t>)</w:t>
            </w:r>
          </w:p>
        </w:tc>
        <w:tc>
          <w:tcPr>
            <w:tcW w:w="425" w:type="dxa"/>
            <w:vAlign w:val="center"/>
          </w:tcPr>
          <w:p w14:paraId="467B89B1" w14:textId="529231FF" w:rsidR="00BA6825" w:rsidRDefault="00BA6825" w:rsidP="00D86728"/>
        </w:tc>
        <w:tc>
          <w:tcPr>
            <w:tcW w:w="1985" w:type="dxa"/>
            <w:vAlign w:val="center"/>
          </w:tcPr>
          <w:p w14:paraId="0C5E1974" w14:textId="44F7F2CD" w:rsidR="00BA6825" w:rsidRDefault="00BA6825" w:rsidP="00D86728">
            <w:r w:rsidRPr="00BA6825">
              <w:t xml:space="preserve">0.22 </w:t>
            </w:r>
            <w:r>
              <w:t>(</w:t>
            </w:r>
            <w:r w:rsidRPr="00BA6825">
              <w:t>0.0</w:t>
            </w:r>
            <w:r w:rsidR="00FB785C">
              <w:t>4</w:t>
            </w:r>
            <w:r>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24AE73CF" w:rsidR="00E91E39" w:rsidRPr="00BA6825" w:rsidRDefault="00E91E39" w:rsidP="00D86728">
            <w:r w:rsidRPr="00BA6825">
              <w:t>-</w:t>
            </w:r>
            <w:r>
              <w:t>193.05</w:t>
            </w:r>
            <w:r w:rsidRPr="00BA6825">
              <w:t xml:space="preserve"> </w:t>
            </w:r>
            <w:r>
              <w:t>(40.69)</w:t>
            </w:r>
          </w:p>
        </w:tc>
        <w:tc>
          <w:tcPr>
            <w:tcW w:w="425" w:type="dxa"/>
            <w:vAlign w:val="center"/>
          </w:tcPr>
          <w:p w14:paraId="0F74BDCD" w14:textId="4D94DA2E" w:rsidR="00E91E39" w:rsidRPr="00BA6825" w:rsidRDefault="00E91E39" w:rsidP="00D86728"/>
        </w:tc>
        <w:tc>
          <w:tcPr>
            <w:tcW w:w="1985" w:type="dxa"/>
            <w:vAlign w:val="center"/>
          </w:tcPr>
          <w:p w14:paraId="0CA20FC8" w14:textId="59EBB602" w:rsidR="00E91E39" w:rsidRPr="00BA6825" w:rsidRDefault="00E91E39" w:rsidP="00D86728">
            <w:r>
              <w:t>0.23</w:t>
            </w:r>
            <w:r w:rsidRPr="00BA6825">
              <w:t xml:space="preserve"> </w:t>
            </w:r>
            <w:r>
              <w:t>(</w:t>
            </w:r>
            <w:r w:rsidRPr="00BA6825">
              <w:t>0.0</w:t>
            </w:r>
            <w:r>
              <w:t>4)</w:t>
            </w:r>
          </w:p>
        </w:tc>
      </w:tr>
      <w:tr w:rsidR="00E91E39" w14:paraId="4EBA895C" w14:textId="77777777" w:rsidTr="00D86728">
        <w:trPr>
          <w:trHeight w:val="419"/>
        </w:trPr>
        <w:tc>
          <w:tcPr>
            <w:tcW w:w="4962" w:type="dxa"/>
            <w:vAlign w:val="center"/>
          </w:tcPr>
          <w:p w14:paraId="6E205B00" w14:textId="1ED332FF" w:rsidR="00E91E39" w:rsidRDefault="00E91E39" w:rsidP="00D86728">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D86728">
            <w:r w:rsidRPr="00BA6825">
              <w:t xml:space="preserve">-272.18 </w:t>
            </w:r>
            <w:r>
              <w:t>(</w:t>
            </w:r>
            <w:r w:rsidRPr="00BA6825">
              <w:t>42.75</w:t>
            </w:r>
            <w:r>
              <w:t>)</w:t>
            </w:r>
          </w:p>
        </w:tc>
        <w:tc>
          <w:tcPr>
            <w:tcW w:w="425" w:type="dxa"/>
            <w:vAlign w:val="center"/>
          </w:tcPr>
          <w:p w14:paraId="1A2AE93F" w14:textId="6282E8AE" w:rsidR="00E91E39" w:rsidRDefault="00E91E39" w:rsidP="00D86728"/>
        </w:tc>
        <w:tc>
          <w:tcPr>
            <w:tcW w:w="1985" w:type="dxa"/>
            <w:vAlign w:val="center"/>
          </w:tcPr>
          <w:p w14:paraId="7B42DA38" w14:textId="56052ADB" w:rsidR="00E91E39" w:rsidRDefault="00E91E39" w:rsidP="00D86728">
            <w:r w:rsidRPr="00BA6825">
              <w:t>0.4</w:t>
            </w:r>
            <w:r>
              <w:t>3</w:t>
            </w:r>
            <w:r w:rsidRPr="00BA6825">
              <w:t xml:space="preserve"> </w:t>
            </w:r>
            <w:r>
              <w:t>(</w:t>
            </w:r>
            <w:r w:rsidRPr="00BA6825">
              <w:t>0.0</w:t>
            </w:r>
            <w:r>
              <w:t>4)</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D86728">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718E3D4D" w:rsidR="00E91E39" w:rsidRDefault="00E91E39" w:rsidP="00D86728">
            <w:r w:rsidRPr="00BA6825">
              <w:t>0.5</w:t>
            </w:r>
            <w:r>
              <w:t>3</w:t>
            </w:r>
            <w:r w:rsidRPr="00BA6825">
              <w:t xml:space="preserve"> </w:t>
            </w:r>
            <w:r>
              <w:t>(</w:t>
            </w:r>
            <w:r w:rsidRPr="00BA6825">
              <w:t>0.0</w:t>
            </w:r>
            <w:r>
              <w:t>5)</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rPr>
        <mc:AlternateContent>
          <mc:Choice Requires="wpg">
            <w:drawing>
              <wp:anchor distT="0" distB="0" distL="114300" distR="114300" simplePos="0" relativeHeight="251669504" behindDoc="0" locked="0" layoutInCell="1" allowOverlap="1" wp14:anchorId="4B0978F4" wp14:editId="362F8633">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F1D576" id="Group 15" o:spid="_x0000_s1026" style="position:absolute;margin-left:-49.1pt;margin-top:84.15pt;width:567.8pt;height:194.75pt;z-index:251669504;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681BF6B4" w:rsidR="000F0109" w:rsidRDefault="006B2F93" w:rsidP="004269CE">
      <w:pPr>
        <w:jc w:val="both"/>
        <w:rPr>
          <w:sz w:val="20"/>
        </w:rPr>
      </w:pPr>
      <w:r>
        <w:rPr>
          <w:b/>
          <w:sz w:val="20"/>
        </w:rPr>
        <w:t>Figure 6</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18FBB9AC"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 xml:space="preserve">for a difference between </w:t>
      </w:r>
      <w:r w:rsidR="00C153CF">
        <w:t>training</w:t>
      </w:r>
      <w:r w:rsidR="00462A22">
        <w:t xml:space="preserve">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 xml:space="preserve">evidence for lower amplitudes in </w:t>
      </w:r>
      <w:r w:rsidR="00C153CF">
        <w:t>training</w:t>
      </w:r>
      <w:r w:rsidR="00750818">
        <w:t xml:space="preserve">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w:t>
      </w:r>
      <w:r w:rsidR="00C153CF">
        <w:t>training</w:t>
      </w:r>
      <w:r w:rsidR="00755367">
        <w:t xml:space="preserve"> compared to </w:t>
      </w:r>
      <w:r w:rsidR="00C153CF">
        <w:t>test</w:t>
      </w:r>
      <w:r w:rsidR="00755367">
        <w:t xml:space="preserve">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w:t>
      </w:r>
      <w:r w:rsidR="00C153CF">
        <w:t>test</w:t>
      </w:r>
      <w:r w:rsidR="00755367">
        <w:t xml:space="preserve"> compared to </w:t>
      </w:r>
      <w:r w:rsidR="00C153CF">
        <w:t>training</w:t>
      </w:r>
      <w:r w:rsidR="00755367">
        <w:t xml:space="preserve">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baseline to </w:t>
      </w:r>
      <w:r w:rsidR="00C153CF">
        <w:t>training</w:t>
      </w:r>
      <w:r w:rsidR="004D7E75">
        <w:t xml:space="preserve">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w:t>
      </w:r>
      <w:r w:rsidR="00C153CF">
        <w:t>training</w:t>
      </w:r>
      <w:r w:rsidR="0049608C">
        <w:t xml:space="preserve"> to </w:t>
      </w:r>
      <w:r w:rsidR="00C153CF">
        <w:t>test</w:t>
      </w:r>
      <w:r w:rsidR="0049608C">
        <w:t xml:space="preserve">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67D2DED"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w:t>
      </w:r>
      <w:r w:rsidR="00C153CF">
        <w:t>training</w:t>
      </w:r>
      <w:r>
        <w:t xml:space="preserve"> and increased from </w:t>
      </w:r>
      <w:r w:rsidR="00C153CF">
        <w:t>training</w:t>
      </w:r>
      <w:r>
        <w:t xml:space="preserve"> to </w:t>
      </w:r>
      <w:r w:rsidR="00C153CF">
        <w:t>test</w:t>
      </w:r>
      <w:r>
        <w:t>.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 xml:space="preserve">from baseline to </w:t>
      </w:r>
      <w:r w:rsidR="00C153CF">
        <w:t>training</w:t>
      </w:r>
      <w:r w:rsidR="0084073F">
        <w:t xml:space="preserve"> and increased from </w:t>
      </w:r>
      <w:r w:rsidR="00C153CF">
        <w:t>training</w:t>
      </w:r>
      <w:r w:rsidR="0084073F">
        <w:t xml:space="preserve"> to </w:t>
      </w:r>
      <w:r w:rsidR="00C153CF">
        <w:t>test</w:t>
      </w:r>
      <w:r w:rsidR="0084073F">
        <w:t>.</w:t>
      </w:r>
    </w:p>
    <w:p w14:paraId="7DDADE4C" w14:textId="4CAB1C2D"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 xml:space="preserve">be rewarded in the </w:t>
      </w:r>
      <w:r w:rsidR="00C153CF">
        <w:t>training</w:t>
      </w:r>
      <w:r w:rsidR="002374F2">
        <w:t xml:space="preserve">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470575FA" w14:textId="0BEBE6B3" w:rsidR="005B31EB" w:rsidRDefault="009508C9" w:rsidP="00136E70">
      <w:pPr>
        <w:pStyle w:val="Heading1"/>
        <w:spacing w:before="0" w:after="240"/>
      </w:pPr>
      <w:r>
        <w:t>Discussion</w:t>
      </w:r>
    </w:p>
    <w:p w14:paraId="31E019F1" w14:textId="512FFBA4" w:rsidR="00004DEF" w:rsidRDefault="005B31EB" w:rsidP="005B31EB">
      <w:pPr>
        <w:spacing w:line="480" w:lineRule="auto"/>
        <w:ind w:firstLine="720"/>
        <w:jc w:val="both"/>
      </w:pPr>
      <w:r>
        <w:t xml:space="preserve">In this study we investigated how rewards influence </w:t>
      </w:r>
      <w:r w:rsidR="00004DEF">
        <w:t xml:space="preserve">goal-directed attention. </w:t>
      </w:r>
      <w:r w:rsidR="00B218F4">
        <w:t xml:space="preserve">Specifically, we compared the amount of attention allocated toward targets and distractors when they are linked to different reward probabilities. </w:t>
      </w:r>
      <w:r w:rsidR="006766E6">
        <w:t>Compared to baseline, t</w:t>
      </w:r>
      <w:r w:rsidR="00004DEF">
        <w:t xml:space="preserve">he introduction of rewards improved the </w:t>
      </w:r>
      <w:r w:rsidR="002C6B2A">
        <w:t xml:space="preserve">detection </w:t>
      </w:r>
      <w:r w:rsidR="00004DEF">
        <w:t>sensitivity (d prime) and reaction times in the random dot kinematogram task. Further, dots linked to high</w:t>
      </w:r>
      <w:r w:rsidR="006766E6">
        <w:t>er</w:t>
      </w:r>
      <w:r w:rsidR="00004DEF">
        <w:t xml:space="preserve"> reward probability</w:t>
      </w:r>
      <w:r w:rsidR="006766E6">
        <w:t xml:space="preserve"> were detected faster</w:t>
      </w:r>
      <w:r w:rsidR="00004DEF">
        <w:t xml:space="preserve">, which was </w:t>
      </w:r>
      <w:r w:rsidR="006766E6">
        <w:t>accompanied</w:t>
      </w:r>
      <w:r w:rsidR="00004DEF">
        <w:t xml:space="preserve"> by an increased amount of attention allocated toward these stimuli</w:t>
      </w:r>
      <w:r w:rsidR="009B145F">
        <w:t xml:space="preserve">, as measured by the amplitude of the </w:t>
      </w:r>
      <w:r w:rsidR="006766E6">
        <w:t xml:space="preserve">corresponding </w:t>
      </w:r>
      <w:r w:rsidR="009B145F">
        <w:t>SSVEP</w:t>
      </w:r>
      <w:r w:rsidR="00004DEF">
        <w:t xml:space="preserve">. This was true both when the high reward feature was </w:t>
      </w:r>
      <w:r w:rsidR="006766E6">
        <w:t>a</w:t>
      </w:r>
      <w:r w:rsidR="00004DEF">
        <w:t xml:space="preserve"> target and </w:t>
      </w:r>
      <w:r w:rsidR="006766E6">
        <w:t>a</w:t>
      </w:r>
      <w:r w:rsidR="00004DEF">
        <w:t xml:space="preserve"> distractor. When rewards were no longer ava</w:t>
      </w:r>
      <w:r w:rsidR="006766E6">
        <w:t>ilable the amount of attention, went back to baseline level</w:t>
      </w:r>
      <w:r w:rsidR="00004DEF">
        <w:t xml:space="preserve">, while the behavioral effect of reward probability did not change. These findings have several important implications for the understanding of the relationship between rewards and goal-directed attention. </w:t>
      </w:r>
    </w:p>
    <w:p w14:paraId="4E213C88" w14:textId="56219231" w:rsidR="00C75440" w:rsidRDefault="00C75440" w:rsidP="00C75440">
      <w:pPr>
        <w:spacing w:line="480" w:lineRule="auto"/>
        <w:ind w:firstLine="720"/>
        <w:jc w:val="both"/>
      </w:pPr>
      <w:r>
        <w:t xml:space="preserve">We have directly replicated the finding that the SSVEP amplitudes are strongly influenced by goal-directed attention </w:t>
      </w:r>
      <w:r>
        <w:fldChar w:fldCharType="begin" w:fldLock="1"/>
      </w:r>
      <w:r>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 Andersen, Müller, &amp; Hillyard, 2012)","plainTextFormattedCitation":"(Andersen &amp; Müller, 2010; Andersen, Müller, &amp; Hillyard, 2012)","previouslyFormattedCitation":"(Andersen &amp; Müller, 2010; Andersen, Müller, &amp; Hillyard, 2012)"},"properties":{"noteIndex":0},"schema":"https://github.com/citation-style-language/schema/raw/master/csl-citation.json"}</w:instrText>
      </w:r>
      <w:r>
        <w:fldChar w:fldCharType="separate"/>
      </w:r>
      <w:r w:rsidRPr="0046723F">
        <w:rPr>
          <w:noProof/>
        </w:rPr>
        <w:t>(Andersen &amp; Müller, 2010; Andersen, Müller, &amp; Hillyard, 2012)</w:t>
      </w:r>
      <w:r>
        <w:fldChar w:fldCharType="end"/>
      </w:r>
      <w:r>
        <w:t xml:space="preserve">. Across all of the phases of the experiment, the SSVEP amplitudes in the frequency of the </w:t>
      </w:r>
      <w:r w:rsidR="00077F5A">
        <w:t>target</w:t>
      </w:r>
      <w:r>
        <w:t xml:space="preserve"> stimuli were robustly higher than the amplitudes in the frequency of the </w:t>
      </w:r>
      <w:r w:rsidR="006766E6">
        <w:t>distractors</w:t>
      </w:r>
      <w:r>
        <w:t xml:space="preserve">. This </w:t>
      </w:r>
      <w:r w:rsidR="00077F5A">
        <w:t>robust</w:t>
      </w:r>
      <w:r>
        <w:t xml:space="preserve"> effect was modulated by reward. Model comparisons have provided evidence that the models which take into account the reward manipulation account better for the data compared to the model that includes only the effect of </w:t>
      </w:r>
      <w:r w:rsidR="00D926EC">
        <w:t>goal-directed</w:t>
      </w:r>
      <w:r>
        <w:t xml:space="preserve"> attention. </w:t>
      </w:r>
      <w:commentRangeStart w:id="25"/>
      <w:r>
        <w:t>This result</w:t>
      </w:r>
      <w:r w:rsidR="00A474A9">
        <w:t xml:space="preserve"> is in line with the previous findings using fMRI and ERPs.</w:t>
      </w:r>
      <w:commentRangeEnd w:id="25"/>
      <w:r w:rsidR="006766E6">
        <w:rPr>
          <w:rStyle w:val="CommentReference"/>
        </w:rPr>
        <w:commentReference w:id="25"/>
      </w:r>
      <w:r w:rsidR="00A474A9">
        <w:t xml:space="preserve"> These findings also corroborate the</w:t>
      </w:r>
      <w:r>
        <w:t xml:space="preserve"> </w:t>
      </w:r>
      <w:r w:rsidR="00A474A9">
        <w:t>theoretical models which posit motivation as being crucial in the control of attention</w:t>
      </w:r>
      <w:r>
        <w:t xml:space="preserve"> </w:t>
      </w:r>
      <w:r>
        <w:fldChar w:fldCharType="begin" w:fldLock="1"/>
      </w:r>
      <w:r>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fldChar w:fldCharType="separate"/>
      </w:r>
      <w:r w:rsidRPr="006E3FAB">
        <w:rPr>
          <w:noProof/>
        </w:rPr>
        <w:t>(Brown &amp; Alexander, 2017; Holroyd &amp; McClure, 2015; Shenhav, Botvinick, &amp; Cohen, 2013; Verguts, Vassena, &amp; Silvetti, 2015)</w:t>
      </w:r>
      <w:r>
        <w:fldChar w:fldCharType="end"/>
      </w:r>
      <w:r>
        <w:t xml:space="preserve">. </w:t>
      </w:r>
    </w:p>
    <w:p w14:paraId="119805CD" w14:textId="0C663C19" w:rsidR="006766E6" w:rsidRDefault="00CF1E39" w:rsidP="00E4130A">
      <w:pPr>
        <w:spacing w:line="480" w:lineRule="auto"/>
        <w:jc w:val="both"/>
      </w:pPr>
      <w:r>
        <w:lastRenderedPageBreak/>
        <w:tab/>
      </w:r>
      <w:r w:rsidR="005E7991">
        <w:t xml:space="preserve">Crucially, our experiment allowed us to better understand the mechanisms </w:t>
      </w:r>
      <w:r w:rsidR="00794D95">
        <w:t>through which rewards influence</w:t>
      </w:r>
      <w:r w:rsidR="005E7991">
        <w:t xml:space="preserve"> goal-direc</w:t>
      </w:r>
      <w:r w:rsidR="006766E6">
        <w:t xml:space="preserve">ted attention. Our results indicate that the enhancement in goal-directed attention comes from the </w:t>
      </w:r>
      <w:r w:rsidR="005E7991">
        <w:t>facilitated processing of s</w:t>
      </w:r>
      <w:r w:rsidR="00794D95">
        <w:t>t</w:t>
      </w:r>
      <w:r w:rsidR="005E7991">
        <w:t xml:space="preserve">imuli linked to high reward probability. </w:t>
      </w:r>
      <w:r>
        <w:t xml:space="preserve">It is </w:t>
      </w:r>
      <w:r w:rsidR="006766E6">
        <w:t>likely</w:t>
      </w:r>
      <w:r>
        <w:t xml:space="preserve"> that the enhanced </w:t>
      </w:r>
      <w:r w:rsidR="003E7E0F">
        <w:t xml:space="preserve">anticipatory </w:t>
      </w:r>
      <w:r>
        <w:t xml:space="preserve">frontoparietal activity reported in fMRI studies of reward attention (Krebs &amp; Woldorff, 2017) </w:t>
      </w:r>
      <w:r w:rsidR="003E7E0F">
        <w:t>leads to the increase in the processing of reward-related targets in the visual cortex which we observe. Our finding is in line with the results by Hickey and Peelen (2015) who reported evidence for stronger representations of objects linked to high rewards in object-selective visual cortex.</w:t>
      </w:r>
    </w:p>
    <w:p w14:paraId="19CF0CD8" w14:textId="09F405D3" w:rsidR="002C06AF" w:rsidRDefault="003E7E0F" w:rsidP="003E7E0F">
      <w:pPr>
        <w:spacing w:line="480" w:lineRule="auto"/>
        <w:ind w:firstLine="720"/>
        <w:jc w:val="both"/>
      </w:pPr>
      <w:r>
        <w:t xml:space="preserve">Importantly, the facilitated processing of the feature linked to high reward is present both when that feature is a target and a distractor. When the high reward feature is a distractor, the facilitated processing of the feature is in collision with the goal to attend to the other feature. </w:t>
      </w:r>
      <w:r w:rsidR="002C06AF">
        <w:t>This finding is in line with the theories proposing that reward associations can counteract top-down attentional control (Chelazzi et al., 2013; Anderson, 2016; Failing &amp; Theeuwes, 2018).</w:t>
      </w:r>
      <w:r>
        <w:t xml:space="preserve"> However, the faciliciated processing of the distractor in this case did not lead to worse or slower detection </w:t>
      </w:r>
      <w:r w:rsidR="002E6D56">
        <w:t xml:space="preserve">of the targets compared to baseline. However, participants were slower in detecting the movement of the targets on these trials compared to the trials on which the targets were the high rewarded feature. </w:t>
      </w:r>
    </w:p>
    <w:p w14:paraId="0AF7E239" w14:textId="51C803DE" w:rsidR="005B31EB" w:rsidRDefault="002C06AF" w:rsidP="00E4130A">
      <w:pPr>
        <w:spacing w:line="480" w:lineRule="auto"/>
        <w:jc w:val="both"/>
      </w:pPr>
      <w:r>
        <w:tab/>
      </w:r>
      <w:r w:rsidR="00794D95">
        <w:t xml:space="preserve">Our paradigm allowed us to simultaneously measure the processing of stimuli linked to both high and low reward probability. </w:t>
      </w:r>
      <w:r>
        <w:t xml:space="preserve">We have not found evidence </w:t>
      </w:r>
      <w:commentRangeStart w:id="26"/>
      <w:r>
        <w:t xml:space="preserve">for the suppression </w:t>
      </w:r>
      <w:commentRangeEnd w:id="26"/>
      <w:r w:rsidR="00504886">
        <w:rPr>
          <w:rStyle w:val="CommentReference"/>
        </w:rPr>
        <w:commentReference w:id="26"/>
      </w:r>
      <w:r>
        <w:t>of the stimulus feature linked to low rewards</w:t>
      </w:r>
      <w:r w:rsidR="00794D95">
        <w:t>, neither when it was presented as a target nor when it was presented as a distractor. T</w:t>
      </w:r>
      <w:r>
        <w:t xml:space="preserve">he amount of attention allocated toward this feature remained unchanged throughout the experiment. This finding is different from the results of Hickey and Peelen (2015) who have reported </w:t>
      </w:r>
      <w:r w:rsidR="00E60584">
        <w:t xml:space="preserve">decreased decodability to </w:t>
      </w:r>
      <w:r>
        <w:t>the suppression of the object</w:t>
      </w:r>
      <w:r w:rsidR="00E60584">
        <w:t>s</w:t>
      </w:r>
      <w:r>
        <w:t xml:space="preserve"> representations related to low rewards. An important difference between our task and that of Hickey and Peelen is that the </w:t>
      </w:r>
      <w:r>
        <w:lastRenderedPageBreak/>
        <w:t xml:space="preserve">attended feature changed trial-by-trial in our experiment, while they employed small blocks of </w:t>
      </w:r>
      <w:r w:rsidR="00C22F04">
        <w:t>16</w:t>
      </w:r>
      <w:r>
        <w:t xml:space="preserve"> trials in which the attended feature was always the same</w:t>
      </w:r>
      <w:r w:rsidR="00C22F04">
        <w:t xml:space="preserve"> (e.g., search for a car in the picture)</w:t>
      </w:r>
      <w:r>
        <w:t xml:space="preserve">. This difference could explain why they found evidence for suppression while we did not. </w:t>
      </w:r>
      <w:r w:rsidR="00C22F04">
        <w:t xml:space="preserve">When individuals are aware that they will be searching for one object or feature across a number of future trials, it is possible that the optimal solution for the cognitive system is to suppress the processing of the other features or objects (i.e., distractors). However, if individuals are aware that the attended feature is likely to change on each trial, as in our experiment, the suppression of the low rewarded feature could be maladaptive as it would increase the switch cost on the next trial, when that feature has to be attended. </w:t>
      </w:r>
      <w:r w:rsidR="000009E6">
        <w:t xml:space="preserve">This idea could be tested in our experimental paradigm by introducing mini-blocks of trials in which the attended feature is always the same. </w:t>
      </w:r>
      <w:r w:rsidR="009B145F">
        <w:t xml:space="preserve">Further, in our experiment both of the stimuli features were related to rewards, but they differed in reward probability, while in the experiment of Hickey and Peelen one stimulus category was related to rewards, while others were not. Thus in our paradigm it could be adaptive for participants to not suppress the low rewarded feature because correct responses to the movements of this feature would still earn them a reward on 20% of trials. </w:t>
      </w:r>
      <w:r>
        <w:t xml:space="preserve"> </w:t>
      </w:r>
      <w:r w:rsidR="00CF1E39">
        <w:t xml:space="preserve">  </w:t>
      </w:r>
    </w:p>
    <w:p w14:paraId="46820055" w14:textId="743A7951" w:rsidR="006636DE" w:rsidRDefault="006636DE" w:rsidP="00E4130A">
      <w:pPr>
        <w:spacing w:line="480" w:lineRule="auto"/>
        <w:jc w:val="both"/>
      </w:pPr>
      <w:r>
        <w:tab/>
        <w:t xml:space="preserve">In the test phase the behavior displayed the same patterns as in the training phase. Individuals were faster to detect movements of the dots in color related to high reward probability. </w:t>
      </w:r>
      <w:r w:rsidR="001324C5">
        <w:t xml:space="preserve">This finding follows the reward-history effects reported in several paradigms (REFs). </w:t>
      </w:r>
      <w:r>
        <w:t xml:space="preserve">However, </w:t>
      </w:r>
      <w:r w:rsidR="009B145F">
        <w:t xml:space="preserve">our results show that </w:t>
      </w:r>
      <w:r>
        <w:t xml:space="preserve">the amount of attention allocated toward the high reward feature was the same as in the baseline. This result indicates that the longer lasting effect of reward history was not mediated by </w:t>
      </w:r>
      <w:commentRangeStart w:id="27"/>
      <w:r>
        <w:t>goal-driven attention</w:t>
      </w:r>
      <w:commentRangeEnd w:id="27"/>
      <w:r w:rsidR="00345E28">
        <w:rPr>
          <w:rStyle w:val="CommentReference"/>
        </w:rPr>
        <w:commentReference w:id="27"/>
      </w:r>
      <w:r>
        <w:t xml:space="preserve">. There are several ways to explain this finding. First, it is possible that the longer lasting effects of reward history rely on changes in the early visual processing which might not be captured by the SSVEPs. There is some evidence to support this idea based on the </w:t>
      </w:r>
      <w:r>
        <w:lastRenderedPageBreak/>
        <w:t xml:space="preserve">ERP studies which have found reward-history modulations of the early ERP components such as the P1 (REFs). </w:t>
      </w:r>
      <w:commentRangeStart w:id="28"/>
      <w:r>
        <w:t>However in the study of Tanklevitch (2019</w:t>
      </w:r>
      <w:commentRangeEnd w:id="28"/>
      <w:r w:rsidR="00151DDA">
        <w:rPr>
          <w:rStyle w:val="CommentReference"/>
        </w:rPr>
        <w:commentReference w:id="28"/>
      </w:r>
      <w:r>
        <w:t xml:space="preserve">) it was demonstrated that the improved decoding of the high rewarded feature is possible after XXX ms. This effect is within the time range which could be captured by SSVEPs as the enhancement of the processing of the attended feature in our paradigm happens after 220ms, followed by the suppression of the unattended feature 130ms later (Andersen &amp; Hillyard, 2010). Another explanation for this finding is that the reward-based improvements in goal-directed attention rely on attention initially, but they are later transferred into more simple stimulus-response associations. This would imply that </w:t>
      </w:r>
      <w:r w:rsidR="00B57ED3">
        <w:t xml:space="preserve">the reward-history effects rely more on simpler motor mappings to certain features and are not involving attention. Finally, our study was not primarily designed to assess the reward-history effects. Although the number of trials in the training phase is approximately the same as the number in studies demonstrating reward history effects (REFs), we used the same task in the training and test phase, which is not common for such studies. Further research using SSVEPs in tasks designed to explicitly address the reward-history effects could help disentangle between the possible explanations of our findings. </w:t>
      </w:r>
    </w:p>
    <w:p w14:paraId="63C3831E" w14:textId="76C76C46" w:rsidR="00136E70" w:rsidRDefault="00136E70" w:rsidP="00E4130A">
      <w:pPr>
        <w:spacing w:line="480" w:lineRule="auto"/>
        <w:jc w:val="both"/>
      </w:pPr>
      <w:r>
        <w:tab/>
        <w:t xml:space="preserve">Results of this study reveal a mechanism through which reward can improve goal-directed attention. We were able to directly measure the amount of attention allocated toward processing of targets and distractors of different values. We show that monetary rewards can influence goal-directed attention. Further, we demonstrate that the feature linked to high rewards receives more attention both when it acts as a target and a distractor. Further, this biased competition disappears once the rewards are no longer available. This result corroborates the importance of motivation in guiding attention </w:t>
      </w:r>
      <w:r>
        <w:fldChar w:fldCharType="begin" w:fldLock="1"/>
      </w:r>
      <w:r w:rsidR="00416E61">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Failing &amp; Theeuwes, 2017; Pessoa, 2015)","manualFormatting":"(Botvinick &amp; Braver, 2015; Chelazzi et al., 2013; Failing &amp; Theeuwes, 2017; Pessoa, 2015)","plainTextFormattedCitation":"(Botvinick &amp; Braver, 2015; Chelazzi et al., 2013; Failing &amp; Theeuwes, 2017; Pessoa, 2015)","previouslyFormattedCitation":"(Botvinick &amp; Braver, 2015; Chelazzi et al., 2013; Failing &amp; Theeuwes, 2017; Pessoa, 2015)"},"properties":{"noteIndex":0},"schema":"https://github.com/citation-style-language/schema/raw/master/csl-citation.json"}</w:instrText>
      </w:r>
      <w:r>
        <w:fldChar w:fldCharType="separate"/>
      </w:r>
      <w:r w:rsidRPr="00136E70">
        <w:rPr>
          <w:noProof/>
        </w:rPr>
        <w:t xml:space="preserve">(Botvinick &amp; Braver, </w:t>
      </w:r>
      <w:r w:rsidR="00CB7E8A">
        <w:rPr>
          <w:noProof/>
        </w:rPr>
        <w:t xml:space="preserve">2015; Chelazzi et al., 2013; </w:t>
      </w:r>
      <w:r w:rsidRPr="00136E70">
        <w:rPr>
          <w:noProof/>
        </w:rPr>
        <w:t>Failing &amp; Theeuwes, 2017; Pessoa, 2015)</w:t>
      </w:r>
      <w:r>
        <w:fldChar w:fldCharType="end"/>
      </w:r>
      <w:r w:rsidR="00CB7E8A">
        <w:t>. These findings provide</w:t>
      </w:r>
      <w:r>
        <w:t xml:space="preserve"> a clear mechanisms through which motivation can influence </w:t>
      </w:r>
      <w:r>
        <w:lastRenderedPageBreak/>
        <w:t>attention in the visual cortex</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t xml:space="preserve">. </w:t>
      </w:r>
      <w:commentRangeStart w:id="29"/>
      <w:r w:rsidR="00CB7E8A">
        <w:t>Finally, this study demonstrates the value of using the SSVEPs to investigate the simultaneous competition for attentional resources of stimuli of different values</w:t>
      </w:r>
      <w:commentRangeEnd w:id="29"/>
      <w:r w:rsidR="002C6B2A">
        <w:rPr>
          <w:rStyle w:val="CommentReference"/>
        </w:rPr>
        <w:commentReference w:id="29"/>
      </w:r>
      <w:r w:rsidR="00CB7E8A">
        <w:t xml:space="preserve">. This technique can be used to further test the existing theoretical models which relate attention and motivation. </w:t>
      </w:r>
      <w:r w:rsidR="00672825">
        <w:t xml:space="preserve">Crucially, this technique allows for measuring the processing of both targets and distractors, while dissociating between the effects of goal-driven attention and reward. </w:t>
      </w:r>
    </w:p>
    <w:p w14:paraId="443BB4F9" w14:textId="61967103" w:rsidR="002F7D7E" w:rsidRDefault="002F7D7E" w:rsidP="00E4130A">
      <w:pPr>
        <w:spacing w:line="480" w:lineRule="auto"/>
        <w:jc w:val="both"/>
      </w:pPr>
    </w:p>
    <w:p w14:paraId="637A659E" w14:textId="77777777" w:rsidR="002F7D7E" w:rsidRDefault="002F7D7E" w:rsidP="00E4130A">
      <w:pPr>
        <w:spacing w:line="480" w:lineRule="auto"/>
        <w:jc w:val="both"/>
      </w:pPr>
    </w:p>
    <w:p w14:paraId="6AAF7B46" w14:textId="36B40E6F" w:rsidR="00CD3D93" w:rsidRDefault="00B754E8" w:rsidP="00E4130A">
      <w:pPr>
        <w:spacing w:line="480" w:lineRule="auto"/>
        <w:jc w:val="both"/>
      </w:pPr>
      <w:r>
        <w:tab/>
      </w:r>
      <w:r w:rsidR="00CD3D93">
        <w:t xml:space="preserve"> </w:t>
      </w:r>
    </w:p>
    <w:p w14:paraId="1533D06F" w14:textId="5BD0A21C" w:rsidR="002F7D7E" w:rsidRDefault="00A902AD" w:rsidP="00E4130A">
      <w:pPr>
        <w:spacing w:line="480" w:lineRule="auto"/>
        <w:ind w:firstLine="720"/>
        <w:jc w:val="both"/>
      </w:pPr>
      <w:r>
        <w:t>Our result</w:t>
      </w:r>
      <w:r w:rsidR="00B754E8">
        <w:t xml:space="preserve"> suggest</w:t>
      </w:r>
      <w:r>
        <w:t>s</w:t>
      </w:r>
      <w:r w:rsidR="00B754E8">
        <w:t xml:space="preserve"> that the voluntary allocation of attention was flexibly adapted depending on the possibility of earning extra monetary rewards in the experiment. </w:t>
      </w:r>
    </w:p>
    <w:p w14:paraId="2FE0E759" w14:textId="77777777" w:rsidR="002F7D7E" w:rsidRDefault="002F7D7E" w:rsidP="00E4130A">
      <w:pPr>
        <w:spacing w:line="480" w:lineRule="auto"/>
        <w:ind w:firstLine="720"/>
        <w:jc w:val="both"/>
      </w:pPr>
    </w:p>
    <w:p w14:paraId="69039E93" w14:textId="6BEBE28C" w:rsidR="00E32915" w:rsidRDefault="00004924" w:rsidP="00E4130A">
      <w:pPr>
        <w:spacing w:line="480" w:lineRule="auto"/>
        <w:ind w:firstLine="720"/>
        <w:jc w:val="both"/>
      </w:pPr>
      <w:r>
        <w:t xml:space="preserve">This is the first electrophysiological study that has looked into the simultaneous deployment of attention to stimuli linked both to high and low reward probability. As such it provides a novel insight into the flexible dynamics of attentional deployment based on value of different stimuli. Attention is flexibly </w:t>
      </w:r>
      <w:commentRangeStart w:id="31"/>
      <w:r>
        <w:t xml:space="preserve">deployed in order to maximize the probability of obtaining a reward, but then goes back to the baseline levels once the possibility of earning rewards is gone. </w:t>
      </w:r>
      <w:commentRangeEnd w:id="31"/>
      <w:r w:rsidR="00BA5A51">
        <w:rPr>
          <w:rStyle w:val="CommentReference"/>
        </w:rPr>
        <w:commentReference w:id="31"/>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lastRenderedPageBreak/>
        <w:t>Appendix 1</w:t>
      </w:r>
    </w:p>
    <w:p w14:paraId="66A9CBAD" w14:textId="29688D5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 xml:space="preserve">that was identical as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5A2F3D60" w:rsidR="00900F7E" w:rsidRDefault="00C153CF" w:rsidP="00C11E13">
            <w:r>
              <w:t>Training</w:t>
            </w:r>
            <w:r w:rsidR="00900F7E" w:rsidRPr="00DC56DA">
              <w:t>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301DBA47" w:rsidR="00900F7E" w:rsidRDefault="00C153CF" w:rsidP="00C11E13">
            <w:r>
              <w:t>Training</w:t>
            </w:r>
            <w:r w:rsidR="00900F7E" w:rsidRPr="00DC56DA">
              <w:t>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6A723EBC" w:rsidR="00900F7E" w:rsidRDefault="00C153CF" w:rsidP="00C11E13">
            <w:r>
              <w:t>Training</w:t>
            </w:r>
            <w:r w:rsidR="00900F7E" w:rsidRPr="00DC56DA">
              <w:t>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4063C936" w:rsidR="00900F7E" w:rsidRDefault="00C153CF" w:rsidP="00C11E13">
            <w:r>
              <w:t>Training</w:t>
            </w:r>
            <w:r w:rsidR="00900F7E" w:rsidRPr="00DC56DA">
              <w:t>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3305FF5B" w:rsidR="00900F7E" w:rsidRDefault="00C153CF" w:rsidP="00C11E13">
            <w:r>
              <w:t>Test</w:t>
            </w:r>
            <w:r w:rsidR="00900F7E" w:rsidRPr="00DC56DA">
              <w:t>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1FC43104" w:rsidR="00900F7E" w:rsidRDefault="00C153CF" w:rsidP="00C11E13">
            <w:r>
              <w:t>Test</w:t>
            </w:r>
            <w:r w:rsidR="00900F7E" w:rsidRPr="00DC56DA">
              <w:t>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404DF397" w:rsidR="00900F7E" w:rsidRDefault="00C153CF" w:rsidP="00C11E13">
            <w:r>
              <w:t>Test</w:t>
            </w:r>
            <w:r w:rsidR="00900F7E" w:rsidRPr="00DC56DA">
              <w:t>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11ECB966" w:rsidR="00900F7E" w:rsidRDefault="00C153CF" w:rsidP="00C11E13">
            <w:r>
              <w:t>Test</w:t>
            </w:r>
            <w:r w:rsidR="00900F7E" w:rsidRPr="00DC56DA">
              <w:t>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rPr>
        <w:lastRenderedPageBreak/>
        <mc:AlternateContent>
          <mc:Choice Requires="wpg">
            <w:drawing>
              <wp:anchor distT="0" distB="0" distL="114300" distR="114300" simplePos="0" relativeHeight="251675648" behindDoc="0" locked="0" layoutInCell="1" allowOverlap="1" wp14:anchorId="296702B0" wp14:editId="583C2DB7">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91B3A96" id="Group 16" o:spid="_x0000_s1026" style="position:absolute;margin-left:-48.4pt;margin-top:31.95pt;width:567.2pt;height:141.75pt;z-index:251675648;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0E83345D"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C94B53">
        <w:t xml:space="preserve">0.01; 95% HDI [-0.03, 0.04]; ER = 1.82). However, in the low probability condition, hit rates were higher in the first part of </w:t>
      </w:r>
      <w:r w:rsidR="00C153CF">
        <w:t>training</w:t>
      </w:r>
      <w:r w:rsidR="00C94B53">
        <w:t xml:space="preserve">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ng effects on the </w:t>
      </w:r>
      <w:r w:rsidR="0047115E">
        <w:t>hit rate</w:t>
      </w:r>
      <w:r w:rsidR="008C49F8">
        <w:t xml:space="preserve"> data.</w:t>
      </w:r>
    </w:p>
    <w:p w14:paraId="3D90DF22" w14:textId="78CACB13"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w:t>
      </w:r>
      <w:r w:rsidR="00C153CF">
        <w:t>training</w:t>
      </w:r>
      <w:r>
        <w:t xml:space="preserve">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xml:space="preserve">]; </w:t>
      </w:r>
      <w:r w:rsidR="008E2D11">
        <w:lastRenderedPageBreak/>
        <w:t>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4CE4E3C8"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hit rates wer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0D133FB8" w:rsidR="001B2F73" w:rsidRDefault="00C153CF" w:rsidP="00C11E13">
            <w:r>
              <w:t>Training</w:t>
            </w:r>
            <w:r w:rsidR="001B2F73">
              <w:t xml:space="preserve"> </w:t>
            </w:r>
            <w:r w:rsidR="001B2F73"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6C3FB1A9" w:rsidR="001B2F73" w:rsidRDefault="00C153CF" w:rsidP="00C11E13">
            <w:r>
              <w:t>Training</w:t>
            </w:r>
            <w:r w:rsidR="001B2F73">
              <w:t xml:space="preserve"> </w:t>
            </w:r>
            <w:r w:rsidR="001B2F73"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36E66F3C" w:rsidR="001B2F73" w:rsidRDefault="00C153CF" w:rsidP="00C11E13">
            <w:r>
              <w:t>Training</w:t>
            </w:r>
            <w:r w:rsidR="001B2F73">
              <w:t xml:space="preserve"> </w:t>
            </w:r>
            <w:r w:rsidR="001B2F73"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3AF5AB5D" w:rsidR="001B2F73" w:rsidRDefault="00C153CF" w:rsidP="00C11E13">
            <w:r>
              <w:t>Training</w:t>
            </w:r>
            <w:r w:rsidR="001B2F73">
              <w:t xml:space="preserve"> </w:t>
            </w:r>
            <w:r w:rsidR="001B2F73"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7C50C71D" w:rsidR="001B2F73" w:rsidRDefault="00C153CF" w:rsidP="00C11E13">
            <w:r>
              <w:t>Test</w:t>
            </w:r>
            <w:r w:rsidR="001B2F73">
              <w:t xml:space="preserve"> </w:t>
            </w:r>
            <w:r w:rsidR="001B2F73"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3C55EA8A" w:rsidR="001B2F73" w:rsidRDefault="00C153CF" w:rsidP="00C11E13">
            <w:r>
              <w:t>Test</w:t>
            </w:r>
            <w:r w:rsidR="001B2F73">
              <w:t xml:space="preserve"> </w:t>
            </w:r>
            <w:r w:rsidR="001B2F73"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553BF4A2" w:rsidR="001B2F73" w:rsidRDefault="00C153CF" w:rsidP="00C11E13">
            <w:r>
              <w:t>Test</w:t>
            </w:r>
            <w:r w:rsidR="001B2F73">
              <w:t xml:space="preserve"> </w:t>
            </w:r>
            <w:r w:rsidR="001B2F73"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39354276" w:rsidR="001B2F73" w:rsidRDefault="00C153CF" w:rsidP="00C11E13">
            <w:r>
              <w:t>Test</w:t>
            </w:r>
            <w:r w:rsidR="001B2F73">
              <w:t xml:space="preserve"> </w:t>
            </w:r>
            <w:r w:rsidR="001B2F73"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rPr>
        <w:lastRenderedPageBreak/>
        <mc:AlternateContent>
          <mc:Choice Requires="wpg">
            <w:drawing>
              <wp:anchor distT="0" distB="0" distL="114300" distR="114300" simplePos="0" relativeHeight="251673600" behindDoc="0" locked="0" layoutInCell="1" allowOverlap="1" wp14:anchorId="08B9AB08" wp14:editId="17B2A17F">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EF072B1" id="Group 17" o:spid="_x0000_s1026" style="position:absolute;margin-left:-55.9pt;margin-top:20.4pt;width:567.2pt;height:141.75pt;z-index:251673600;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lastRenderedPageBreak/>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32"/>
      <w:r w:rsidR="009508C9">
        <w:rPr>
          <w:highlight w:val="yellow"/>
        </w:rPr>
        <w:t xml:space="preserve">Gilles </w:t>
      </w:r>
      <w:commentRangeEnd w:id="32"/>
      <w:r w:rsidR="0047115E">
        <w:rPr>
          <w:rStyle w:val="CommentReference"/>
        </w:rPr>
        <w:commentReference w:id="32"/>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56566F8E" w14:textId="0D0F5E8F" w:rsidR="009F1C3D" w:rsidRPr="009F1C3D" w:rsidRDefault="009214B6" w:rsidP="009F1C3D">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9F1C3D" w:rsidRPr="009F1C3D">
        <w:rPr>
          <w:noProof/>
          <w:szCs w:val="24"/>
        </w:rPr>
        <w:t xml:space="preserve">Andersen, S. K., &amp; Müller, M. M. (2010). Behavioral performance follows the time course of neural facilitation and suppression during cued shifts of feature-selective attention. </w:t>
      </w:r>
      <w:r w:rsidR="009F1C3D" w:rsidRPr="009F1C3D">
        <w:rPr>
          <w:i/>
          <w:iCs/>
          <w:noProof/>
          <w:szCs w:val="24"/>
        </w:rPr>
        <w:t>Proceedings of the National Academy of Sciences of the United States of America</w:t>
      </w:r>
      <w:r w:rsidR="009F1C3D" w:rsidRPr="009F1C3D">
        <w:rPr>
          <w:noProof/>
          <w:szCs w:val="24"/>
        </w:rPr>
        <w:t xml:space="preserve">, </w:t>
      </w:r>
      <w:r w:rsidR="009F1C3D" w:rsidRPr="009F1C3D">
        <w:rPr>
          <w:i/>
          <w:iCs/>
          <w:noProof/>
          <w:szCs w:val="24"/>
        </w:rPr>
        <w:t>107</w:t>
      </w:r>
      <w:r w:rsidR="009F1C3D" w:rsidRPr="009F1C3D">
        <w:rPr>
          <w:noProof/>
          <w:szCs w:val="24"/>
        </w:rPr>
        <w:t>(31), 13878–13882. https://doi.org/10.1073/pnas.1002436107</w:t>
      </w:r>
    </w:p>
    <w:p w14:paraId="4D027B78"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Andersen, S. K., Müller, M. M., &amp; Hillyard, S. A. (2012). Tracking the allocation of attention in visual scenes with steady-state evoked potentials. In </w:t>
      </w:r>
      <w:r w:rsidRPr="009F1C3D">
        <w:rPr>
          <w:i/>
          <w:iCs/>
          <w:noProof/>
          <w:szCs w:val="24"/>
        </w:rPr>
        <w:t>Cognitive neuroscience of attention</w:t>
      </w:r>
      <w:r w:rsidRPr="009F1C3D">
        <w:rPr>
          <w:noProof/>
          <w:szCs w:val="24"/>
        </w:rPr>
        <w:t xml:space="preserve"> (pp. 197–216).</w:t>
      </w:r>
    </w:p>
    <w:p w14:paraId="73477F1C"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Anderson, B. A. (2016). The attention habit: How reward learning shapes attentional selection. </w:t>
      </w:r>
      <w:r w:rsidRPr="009F1C3D">
        <w:rPr>
          <w:i/>
          <w:iCs/>
          <w:noProof/>
          <w:szCs w:val="24"/>
        </w:rPr>
        <w:t>Annals of the New York Academy of Sciences</w:t>
      </w:r>
      <w:r w:rsidRPr="009F1C3D">
        <w:rPr>
          <w:noProof/>
          <w:szCs w:val="24"/>
        </w:rPr>
        <w:t xml:space="preserve">, </w:t>
      </w:r>
      <w:r w:rsidRPr="009F1C3D">
        <w:rPr>
          <w:i/>
          <w:iCs/>
          <w:noProof/>
          <w:szCs w:val="24"/>
        </w:rPr>
        <w:t>1369</w:t>
      </w:r>
      <w:r w:rsidRPr="009F1C3D">
        <w:rPr>
          <w:noProof/>
          <w:szCs w:val="24"/>
        </w:rPr>
        <w:t>(1), 24–39. https://doi.org/10.1111/nyas.12957</w:t>
      </w:r>
    </w:p>
    <w:p w14:paraId="18E4512E"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Awh, E., Belopolsky, A. V., &amp; Theeuwes, J. (2012). Top-down versus bottom-up attentional control: A failed theoretical dichotomy. </w:t>
      </w:r>
      <w:r w:rsidRPr="009F1C3D">
        <w:rPr>
          <w:i/>
          <w:iCs/>
          <w:noProof/>
          <w:szCs w:val="24"/>
        </w:rPr>
        <w:t>Trends in Cognitive Sciences</w:t>
      </w:r>
      <w:r w:rsidRPr="009F1C3D">
        <w:rPr>
          <w:noProof/>
          <w:szCs w:val="24"/>
        </w:rPr>
        <w:t xml:space="preserve">, </w:t>
      </w:r>
      <w:r w:rsidRPr="009F1C3D">
        <w:rPr>
          <w:i/>
          <w:iCs/>
          <w:noProof/>
          <w:szCs w:val="24"/>
        </w:rPr>
        <w:t>16</w:t>
      </w:r>
      <w:r w:rsidRPr="009F1C3D">
        <w:rPr>
          <w:noProof/>
          <w:szCs w:val="24"/>
        </w:rPr>
        <w:t>(8), 437–443. https://doi.org/10.1016/j.tics.2012.06.010</w:t>
      </w:r>
    </w:p>
    <w:p w14:paraId="0A0B1CDE"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Botvinick, M. M., &amp; Braver, T. S. (2015). Motivation and Cognitive Control : From Behavior to Neural Mechanism. </w:t>
      </w:r>
      <w:r w:rsidRPr="009F1C3D">
        <w:rPr>
          <w:i/>
          <w:iCs/>
          <w:noProof/>
          <w:szCs w:val="24"/>
        </w:rPr>
        <w:t>Annual Review of Psychology</w:t>
      </w:r>
      <w:r w:rsidRPr="009F1C3D">
        <w:rPr>
          <w:noProof/>
          <w:szCs w:val="24"/>
        </w:rPr>
        <w:t>, (September 2014), 1–31. https://doi.org/10.1146/annurev-psych-010814-015044</w:t>
      </w:r>
    </w:p>
    <w:p w14:paraId="675F2B3E"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Brown, J. W., &amp; Alexander, W. H. (2017). Foraging Value, Risk Avoidance, and Multiple Control Signals: How the Anterior Cingulate Cortex Controls Value-based Decision-making. </w:t>
      </w:r>
      <w:r w:rsidRPr="009F1C3D">
        <w:rPr>
          <w:i/>
          <w:iCs/>
          <w:noProof/>
          <w:szCs w:val="24"/>
        </w:rPr>
        <w:t>Journal of Cognitive Neuroscience</w:t>
      </w:r>
      <w:r w:rsidRPr="009F1C3D">
        <w:rPr>
          <w:noProof/>
          <w:szCs w:val="24"/>
        </w:rPr>
        <w:t xml:space="preserve">, </w:t>
      </w:r>
      <w:r w:rsidRPr="009F1C3D">
        <w:rPr>
          <w:i/>
          <w:iCs/>
          <w:noProof/>
          <w:szCs w:val="24"/>
        </w:rPr>
        <w:t>29</w:t>
      </w:r>
      <w:r w:rsidRPr="009F1C3D">
        <w:rPr>
          <w:noProof/>
          <w:szCs w:val="24"/>
        </w:rPr>
        <w:t>(10), 1656–1673. https://doi.org/10.1162/jocn_a_01140</w:t>
      </w:r>
    </w:p>
    <w:p w14:paraId="490AC503"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Bürkner, P.-C. (2016). brms: An R package for Bayesian multilevel models using Stan. </w:t>
      </w:r>
      <w:r w:rsidRPr="009F1C3D">
        <w:rPr>
          <w:i/>
          <w:iCs/>
          <w:noProof/>
          <w:szCs w:val="24"/>
        </w:rPr>
        <w:t>Journal of Statistical Software</w:t>
      </w:r>
      <w:r w:rsidRPr="009F1C3D">
        <w:rPr>
          <w:noProof/>
          <w:szCs w:val="24"/>
        </w:rPr>
        <w:t xml:space="preserve">, </w:t>
      </w:r>
      <w:r w:rsidRPr="009F1C3D">
        <w:rPr>
          <w:i/>
          <w:iCs/>
          <w:noProof/>
          <w:szCs w:val="24"/>
        </w:rPr>
        <w:t>80</w:t>
      </w:r>
      <w:r w:rsidRPr="009F1C3D">
        <w:rPr>
          <w:noProof/>
          <w:szCs w:val="24"/>
        </w:rPr>
        <w:t>(1), 1–28.</w:t>
      </w:r>
    </w:p>
    <w:p w14:paraId="3D34D59D"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Bürkner, P.-C. (2017). Advanced Bayesian Multilevel Modeling with the R Package brms. </w:t>
      </w:r>
      <w:r w:rsidRPr="009F1C3D">
        <w:rPr>
          <w:i/>
          <w:iCs/>
          <w:noProof/>
          <w:szCs w:val="24"/>
        </w:rPr>
        <w:lastRenderedPageBreak/>
        <w:t>ArXiv:1705.11123</w:t>
      </w:r>
      <w:r w:rsidRPr="009F1C3D">
        <w:rPr>
          <w:noProof/>
          <w:szCs w:val="24"/>
        </w:rPr>
        <w:t>.</w:t>
      </w:r>
    </w:p>
    <w:p w14:paraId="2EF3B37D"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Carpenter, B., Gelman, A., Hoffman, M., Lee, D., Goodrich, B., Betancourt, M., … Riddell, A. (2016). Stan: A probabilistic programming language. </w:t>
      </w:r>
      <w:r w:rsidRPr="009F1C3D">
        <w:rPr>
          <w:i/>
          <w:iCs/>
          <w:noProof/>
          <w:szCs w:val="24"/>
        </w:rPr>
        <w:t>Journal of Statistical Software</w:t>
      </w:r>
      <w:r w:rsidRPr="009F1C3D">
        <w:rPr>
          <w:noProof/>
          <w:szCs w:val="24"/>
        </w:rPr>
        <w:t xml:space="preserve">, </w:t>
      </w:r>
      <w:r w:rsidRPr="009F1C3D">
        <w:rPr>
          <w:i/>
          <w:iCs/>
          <w:noProof/>
          <w:szCs w:val="24"/>
        </w:rPr>
        <w:t>2</w:t>
      </w:r>
      <w:r w:rsidRPr="009F1C3D">
        <w:rPr>
          <w:noProof/>
          <w:szCs w:val="24"/>
        </w:rPr>
        <w:t>(20), 1–37.</w:t>
      </w:r>
    </w:p>
    <w:p w14:paraId="563998E0"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Chatrian, G. E., Lettich, E., &amp; Nelson, P. L. (1985). Ten percent electrode system for topographic studies of spontaneous and evoked EEG activities. </w:t>
      </w:r>
      <w:r w:rsidRPr="009F1C3D">
        <w:rPr>
          <w:i/>
          <w:iCs/>
          <w:noProof/>
          <w:szCs w:val="24"/>
        </w:rPr>
        <w:t>American Journal of EEG Technology</w:t>
      </w:r>
      <w:r w:rsidRPr="009F1C3D">
        <w:rPr>
          <w:noProof/>
          <w:szCs w:val="24"/>
        </w:rPr>
        <w:t xml:space="preserve">, </w:t>
      </w:r>
      <w:r w:rsidRPr="009F1C3D">
        <w:rPr>
          <w:i/>
          <w:iCs/>
          <w:noProof/>
          <w:szCs w:val="24"/>
        </w:rPr>
        <w:t>25</w:t>
      </w:r>
      <w:r w:rsidRPr="009F1C3D">
        <w:rPr>
          <w:noProof/>
          <w:szCs w:val="24"/>
        </w:rPr>
        <w:t>(2).</w:t>
      </w:r>
    </w:p>
    <w:p w14:paraId="7AAABABD"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Chelazzi, L., Perlato, A., Santandrea, E., &amp; Della Libera, C. (2013). Rewards teach visual selective attention. </w:t>
      </w:r>
      <w:r w:rsidRPr="009F1C3D">
        <w:rPr>
          <w:i/>
          <w:iCs/>
          <w:noProof/>
          <w:szCs w:val="24"/>
        </w:rPr>
        <w:t>Vision Research</w:t>
      </w:r>
      <w:r w:rsidRPr="009F1C3D">
        <w:rPr>
          <w:noProof/>
          <w:szCs w:val="24"/>
        </w:rPr>
        <w:t xml:space="preserve">, </w:t>
      </w:r>
      <w:r w:rsidRPr="009F1C3D">
        <w:rPr>
          <w:i/>
          <w:iCs/>
          <w:noProof/>
          <w:szCs w:val="24"/>
        </w:rPr>
        <w:t>85</w:t>
      </w:r>
      <w:r w:rsidRPr="009F1C3D">
        <w:rPr>
          <w:noProof/>
          <w:szCs w:val="24"/>
        </w:rPr>
        <w:t>, 58–62. https://doi.org/10.1016/j.visres.2012.12.005</w:t>
      </w:r>
    </w:p>
    <w:p w14:paraId="02CADE0C"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Chun, M. M., Golomb, J. D., &amp; Turk-Browne, N. B. (2011). A Taxonomy of External and Internal Attention. </w:t>
      </w:r>
      <w:r w:rsidRPr="009F1C3D">
        <w:rPr>
          <w:i/>
          <w:iCs/>
          <w:noProof/>
          <w:szCs w:val="24"/>
        </w:rPr>
        <w:t>Annual Review of Psychology</w:t>
      </w:r>
      <w:r w:rsidRPr="009F1C3D">
        <w:rPr>
          <w:noProof/>
          <w:szCs w:val="24"/>
        </w:rPr>
        <w:t xml:space="preserve">, </w:t>
      </w:r>
      <w:r w:rsidRPr="009F1C3D">
        <w:rPr>
          <w:i/>
          <w:iCs/>
          <w:noProof/>
          <w:szCs w:val="24"/>
        </w:rPr>
        <w:t>62</w:t>
      </w:r>
      <w:r w:rsidRPr="009F1C3D">
        <w:rPr>
          <w:noProof/>
          <w:szCs w:val="24"/>
        </w:rPr>
        <w:t>(1), 73–101. https://doi.org/10.1146/annurev.psych.093008.100427</w:t>
      </w:r>
    </w:p>
    <w:p w14:paraId="3BB52FBA"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Corbetta, M., &amp; Shulman, G. L. (2002). Control of Goal-Directed and Stimulus-Driven Attention in the Brain. </w:t>
      </w:r>
      <w:r w:rsidRPr="009F1C3D">
        <w:rPr>
          <w:i/>
          <w:iCs/>
          <w:noProof/>
          <w:szCs w:val="24"/>
        </w:rPr>
        <w:t>Nature Reviews Neuroscience</w:t>
      </w:r>
      <w:r w:rsidRPr="009F1C3D">
        <w:rPr>
          <w:noProof/>
          <w:szCs w:val="24"/>
        </w:rPr>
        <w:t xml:space="preserve">, </w:t>
      </w:r>
      <w:r w:rsidRPr="009F1C3D">
        <w:rPr>
          <w:i/>
          <w:iCs/>
          <w:noProof/>
          <w:szCs w:val="24"/>
        </w:rPr>
        <w:t>3</w:t>
      </w:r>
      <w:r w:rsidRPr="009F1C3D">
        <w:rPr>
          <w:noProof/>
          <w:szCs w:val="24"/>
        </w:rPr>
        <w:t>(3), 215–229. https://doi.org/10.1038/nrn755</w:t>
      </w:r>
    </w:p>
    <w:p w14:paraId="30F4C359"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Craddock, M. (2018). craddm/eegUtils: eegUtils (Version v0.2.0). Zenodo.</w:t>
      </w:r>
    </w:p>
    <w:p w14:paraId="38F6F078"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Delorme, A., &amp; Makeig, S. (2004). EEGLAB: an open sorce toolbox for analysis of single-trail EEG dynamics including independent component anlaysis. </w:t>
      </w:r>
      <w:r w:rsidRPr="009F1C3D">
        <w:rPr>
          <w:i/>
          <w:iCs/>
          <w:noProof/>
          <w:szCs w:val="24"/>
        </w:rPr>
        <w:t>Journal of Neuroscience Methods</w:t>
      </w:r>
      <w:r w:rsidRPr="009F1C3D">
        <w:rPr>
          <w:noProof/>
          <w:szCs w:val="24"/>
        </w:rPr>
        <w:t xml:space="preserve">, </w:t>
      </w:r>
      <w:r w:rsidRPr="009F1C3D">
        <w:rPr>
          <w:i/>
          <w:iCs/>
          <w:noProof/>
          <w:szCs w:val="24"/>
        </w:rPr>
        <w:t>134</w:t>
      </w:r>
      <w:r w:rsidRPr="009F1C3D">
        <w:rPr>
          <w:noProof/>
          <w:szCs w:val="24"/>
        </w:rPr>
        <w:t>, 9–21. https://doi.org/10.1016/j.jneumeth.2003.10.009</w:t>
      </w:r>
    </w:p>
    <w:p w14:paraId="7473FBD7"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Desimone, R., &amp; Duncan, J. (1995). Neural Mechanisms of Selective Visual. </w:t>
      </w:r>
      <w:r w:rsidRPr="009F1C3D">
        <w:rPr>
          <w:i/>
          <w:iCs/>
          <w:noProof/>
          <w:szCs w:val="24"/>
        </w:rPr>
        <w:t>Annual Review of Neuroscience</w:t>
      </w:r>
      <w:r w:rsidRPr="009F1C3D">
        <w:rPr>
          <w:noProof/>
          <w:szCs w:val="24"/>
        </w:rPr>
        <w:t xml:space="preserve">, </w:t>
      </w:r>
      <w:r w:rsidRPr="009F1C3D">
        <w:rPr>
          <w:i/>
          <w:iCs/>
          <w:noProof/>
          <w:szCs w:val="24"/>
        </w:rPr>
        <w:t>18</w:t>
      </w:r>
      <w:r w:rsidRPr="009F1C3D">
        <w:rPr>
          <w:noProof/>
          <w:szCs w:val="24"/>
        </w:rPr>
        <w:t>(1), 193–222. https://doi.org/10.1146/annurev.ne.18.030195.001205</w:t>
      </w:r>
    </w:p>
    <w:p w14:paraId="2091558D"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Donohue, S. E., Hopf, J.-M., Bartsch, M. V., Schoenfeld, M. A., Heinze, H.-J., &amp; Woldorff, M. G. (2016). The Rapid Capture of Attention by Rewarded Objects. </w:t>
      </w:r>
      <w:r w:rsidRPr="009F1C3D">
        <w:rPr>
          <w:i/>
          <w:iCs/>
          <w:noProof/>
          <w:szCs w:val="24"/>
        </w:rPr>
        <w:t>Journal of Cognitive Neuroscience</w:t>
      </w:r>
      <w:r w:rsidRPr="009F1C3D">
        <w:rPr>
          <w:noProof/>
          <w:szCs w:val="24"/>
        </w:rPr>
        <w:t xml:space="preserve">, </w:t>
      </w:r>
      <w:r w:rsidRPr="009F1C3D">
        <w:rPr>
          <w:i/>
          <w:iCs/>
          <w:noProof/>
          <w:szCs w:val="24"/>
        </w:rPr>
        <w:t>28</w:t>
      </w:r>
      <w:r w:rsidRPr="009F1C3D">
        <w:rPr>
          <w:noProof/>
          <w:szCs w:val="24"/>
        </w:rPr>
        <w:t>(4), 529–541. https://doi.org/10.1162/jocn_a_00917</w:t>
      </w:r>
    </w:p>
    <w:p w14:paraId="028BD22D"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Failing, M., &amp; Theeuwes, J. (2017). Selection history: How reward modulates selectivity of </w:t>
      </w:r>
      <w:r w:rsidRPr="009F1C3D">
        <w:rPr>
          <w:noProof/>
          <w:szCs w:val="24"/>
        </w:rPr>
        <w:lastRenderedPageBreak/>
        <w:t xml:space="preserve">visual attention. </w:t>
      </w:r>
      <w:r w:rsidRPr="009F1C3D">
        <w:rPr>
          <w:i/>
          <w:iCs/>
          <w:noProof/>
          <w:szCs w:val="24"/>
        </w:rPr>
        <w:t>Psychonomic Bulletin and Review</w:t>
      </w:r>
      <w:r w:rsidRPr="009F1C3D">
        <w:rPr>
          <w:noProof/>
          <w:szCs w:val="24"/>
        </w:rPr>
        <w:t>, 1–25. https://doi.org/10.3758/s13423-017-1380-y</w:t>
      </w:r>
    </w:p>
    <w:p w14:paraId="490AB48E"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Franken, I. H. A., Muris, P., &amp; Rassin, E. (2005). Psychometric properties of the Dutch BIS/BAS scales. </w:t>
      </w:r>
      <w:r w:rsidRPr="009F1C3D">
        <w:rPr>
          <w:i/>
          <w:iCs/>
          <w:noProof/>
          <w:szCs w:val="24"/>
        </w:rPr>
        <w:t>Journal of Psychopathology and Behavioral Assessment</w:t>
      </w:r>
      <w:r w:rsidRPr="009F1C3D">
        <w:rPr>
          <w:noProof/>
          <w:szCs w:val="24"/>
        </w:rPr>
        <w:t xml:space="preserve">, </w:t>
      </w:r>
      <w:r w:rsidRPr="009F1C3D">
        <w:rPr>
          <w:i/>
          <w:iCs/>
          <w:noProof/>
          <w:szCs w:val="24"/>
        </w:rPr>
        <w:t>27</w:t>
      </w:r>
      <w:r w:rsidRPr="009F1C3D">
        <w:rPr>
          <w:noProof/>
          <w:szCs w:val="24"/>
        </w:rPr>
        <w:t>(1), 25–30. https://doi.org/10.1007/s10862-005-3262-2</w:t>
      </w:r>
    </w:p>
    <w:p w14:paraId="3ABD8BDF"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Garnier, S. (2018). viridis: Default Color Maps from ‘matplotlib.’ R package version 0.3.</w:t>
      </w:r>
    </w:p>
    <w:p w14:paraId="14ABC427"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Gelman, A., Goodrich, B., Gabry, J., &amp; Ali, I. (2017). R-squared for Bayesian regression models. </w:t>
      </w:r>
      <w:r w:rsidRPr="009F1C3D">
        <w:rPr>
          <w:i/>
          <w:iCs/>
          <w:noProof/>
          <w:szCs w:val="24"/>
        </w:rPr>
        <w:t>Unpublished via Http://Www. Stat. Columbia. Edu/~ Gelman/Research/Unpublished.</w:t>
      </w:r>
      <w:r w:rsidRPr="009F1C3D">
        <w:rPr>
          <w:noProof/>
          <w:szCs w:val="24"/>
        </w:rPr>
        <w:t xml:space="preserve"> Retrieved from http://www.stat.columbia.edu/~gelman/research/unpublished/bayes_R2.pdf</w:t>
      </w:r>
    </w:p>
    <w:p w14:paraId="1C90D35A"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6766E6">
        <w:rPr>
          <w:noProof/>
          <w:szCs w:val="24"/>
          <w:lang w:val="nl-BE"/>
        </w:rPr>
        <w:t xml:space="preserve">Gelman, A., &amp; Rubin, D. B. (1992). </w:t>
      </w:r>
      <w:r w:rsidRPr="009F1C3D">
        <w:rPr>
          <w:noProof/>
          <w:szCs w:val="24"/>
        </w:rPr>
        <w:t xml:space="preserve">Inference from Iterative Simulation Using Multiple Sequences. </w:t>
      </w:r>
      <w:r w:rsidRPr="009F1C3D">
        <w:rPr>
          <w:i/>
          <w:iCs/>
          <w:noProof/>
          <w:szCs w:val="24"/>
        </w:rPr>
        <w:t>Statistical Science</w:t>
      </w:r>
      <w:r w:rsidRPr="009F1C3D">
        <w:rPr>
          <w:noProof/>
          <w:szCs w:val="24"/>
        </w:rPr>
        <w:t xml:space="preserve">, </w:t>
      </w:r>
      <w:r w:rsidRPr="009F1C3D">
        <w:rPr>
          <w:i/>
          <w:iCs/>
          <w:noProof/>
          <w:szCs w:val="24"/>
        </w:rPr>
        <w:t>7</w:t>
      </w:r>
      <w:r w:rsidRPr="009F1C3D">
        <w:rPr>
          <w:noProof/>
          <w:szCs w:val="24"/>
        </w:rPr>
        <w:t>(4), 457–472. https://doi.org/10.1214/ss/1177011136</w:t>
      </w:r>
    </w:p>
    <w:p w14:paraId="7B08EC99"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Hickey, C., Chelazzi, L., &amp; Theeuwes, J. (2010). Reward Changes Salience in Human Vision via the Anterior Cingulate. </w:t>
      </w:r>
      <w:r w:rsidRPr="009F1C3D">
        <w:rPr>
          <w:i/>
          <w:iCs/>
          <w:noProof/>
          <w:szCs w:val="24"/>
        </w:rPr>
        <w:t>Journal of Neuroscience</w:t>
      </w:r>
      <w:r w:rsidRPr="009F1C3D">
        <w:rPr>
          <w:noProof/>
          <w:szCs w:val="24"/>
        </w:rPr>
        <w:t xml:space="preserve">, </w:t>
      </w:r>
      <w:r w:rsidRPr="009F1C3D">
        <w:rPr>
          <w:i/>
          <w:iCs/>
          <w:noProof/>
          <w:szCs w:val="24"/>
        </w:rPr>
        <w:t>30</w:t>
      </w:r>
      <w:r w:rsidRPr="009F1C3D">
        <w:rPr>
          <w:noProof/>
          <w:szCs w:val="24"/>
        </w:rPr>
        <w:t>(33), 11096–11103. https://doi.org/10.1523/JNEUROSCI.1026-10.2010</w:t>
      </w:r>
    </w:p>
    <w:p w14:paraId="20699FAC"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Hickey, C., &amp; Peelen, M. V. (2015). Neural mechanisms of incentive salience in naturalistic human vision. </w:t>
      </w:r>
      <w:r w:rsidRPr="009F1C3D">
        <w:rPr>
          <w:i/>
          <w:iCs/>
          <w:noProof/>
          <w:szCs w:val="24"/>
        </w:rPr>
        <w:t>Neuron</w:t>
      </w:r>
      <w:r w:rsidRPr="009F1C3D">
        <w:rPr>
          <w:noProof/>
          <w:szCs w:val="24"/>
        </w:rPr>
        <w:t xml:space="preserve">, </w:t>
      </w:r>
      <w:r w:rsidRPr="009F1C3D">
        <w:rPr>
          <w:i/>
          <w:iCs/>
          <w:noProof/>
          <w:szCs w:val="24"/>
        </w:rPr>
        <w:t>85</w:t>
      </w:r>
      <w:r w:rsidRPr="009F1C3D">
        <w:rPr>
          <w:noProof/>
          <w:szCs w:val="24"/>
        </w:rPr>
        <w:t>(3), 512–518. https://doi.org/10.1016/j.neuron.2014.12.049</w:t>
      </w:r>
    </w:p>
    <w:p w14:paraId="0F1F4727"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Holroyd, C. B., &amp; McClure, S. M. (2015). Hierarchical control over effortful behavior by rodent medial frontal cortex: A computational model. </w:t>
      </w:r>
      <w:r w:rsidRPr="009F1C3D">
        <w:rPr>
          <w:i/>
          <w:iCs/>
          <w:noProof/>
          <w:szCs w:val="24"/>
        </w:rPr>
        <w:t>Psychological Review</w:t>
      </w:r>
      <w:r w:rsidRPr="009F1C3D">
        <w:rPr>
          <w:noProof/>
          <w:szCs w:val="24"/>
        </w:rPr>
        <w:t xml:space="preserve">, </w:t>
      </w:r>
      <w:r w:rsidRPr="009F1C3D">
        <w:rPr>
          <w:i/>
          <w:iCs/>
          <w:noProof/>
          <w:szCs w:val="24"/>
        </w:rPr>
        <w:t>122</w:t>
      </w:r>
      <w:r w:rsidRPr="009F1C3D">
        <w:rPr>
          <w:noProof/>
          <w:szCs w:val="24"/>
        </w:rPr>
        <w:t>(1), 54–83. https://doi.org/10.1037/a0038339</w:t>
      </w:r>
    </w:p>
    <w:p w14:paraId="3DF96973"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Hope, R. M. (2013). Rmisc: Ryan miscellaneous. R package version, 1(5).</w:t>
      </w:r>
    </w:p>
    <w:p w14:paraId="244F4928"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Junghöfer, M., Elbert, T., Tucker, D. O. N. M., &amp; Rockstroh, B. (2000). Statistical control of artifacts in dense array EEG 0 MEG studies. </w:t>
      </w:r>
      <w:r w:rsidRPr="009F1C3D">
        <w:rPr>
          <w:i/>
          <w:iCs/>
          <w:noProof/>
          <w:szCs w:val="24"/>
        </w:rPr>
        <w:t>Wiley Online Library</w:t>
      </w:r>
      <w:r w:rsidRPr="009F1C3D">
        <w:rPr>
          <w:noProof/>
          <w:szCs w:val="24"/>
        </w:rPr>
        <w:t>, 523–532. Retrieved from http://onlinelibrary.wiley.com/doi/10.1111/1469-8986.3740523/full</w:t>
      </w:r>
    </w:p>
    <w:p w14:paraId="10B637FC"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Krebs, R. M., Boehler, C. N., Roberts, K. C., Song, A. W., &amp; Woldorff, M. G. (2012). The </w:t>
      </w:r>
      <w:r w:rsidRPr="009F1C3D">
        <w:rPr>
          <w:noProof/>
          <w:szCs w:val="24"/>
        </w:rPr>
        <w:lastRenderedPageBreak/>
        <w:t xml:space="preserve">involvement of the dopaminergic midbrain and cortico-striatal-thalamic circuits in the integration of reward prospect and attentional task demands. </w:t>
      </w:r>
      <w:r w:rsidRPr="009F1C3D">
        <w:rPr>
          <w:i/>
          <w:iCs/>
          <w:noProof/>
          <w:szCs w:val="24"/>
        </w:rPr>
        <w:t>Cerebral Cortex</w:t>
      </w:r>
      <w:r w:rsidRPr="009F1C3D">
        <w:rPr>
          <w:noProof/>
          <w:szCs w:val="24"/>
        </w:rPr>
        <w:t xml:space="preserve">, </w:t>
      </w:r>
      <w:r w:rsidRPr="009F1C3D">
        <w:rPr>
          <w:i/>
          <w:iCs/>
          <w:noProof/>
          <w:szCs w:val="24"/>
        </w:rPr>
        <w:t>22</w:t>
      </w:r>
      <w:r w:rsidRPr="009F1C3D">
        <w:rPr>
          <w:noProof/>
          <w:szCs w:val="24"/>
        </w:rPr>
        <w:t>(3), 607–615. https://doi.org/10.1093/cercor/bhr134</w:t>
      </w:r>
    </w:p>
    <w:p w14:paraId="398E77B8"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Krebs, R. M., &amp; Woldorff, M. G. (2017). Cognitive control and reward. </w:t>
      </w:r>
      <w:r w:rsidRPr="009F1C3D">
        <w:rPr>
          <w:i/>
          <w:iCs/>
          <w:noProof/>
          <w:szCs w:val="24"/>
        </w:rPr>
        <w:t>The Wiley Handbook of Cognitive Control</w:t>
      </w:r>
      <w:r w:rsidRPr="009F1C3D">
        <w:rPr>
          <w:noProof/>
          <w:szCs w:val="24"/>
        </w:rPr>
        <w:t>, 422–439. https://doi.org/10.1002/9781118920497.ch24</w:t>
      </w:r>
    </w:p>
    <w:p w14:paraId="29939806"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Kruschke, J. K., &amp; Meredith, M. (2017). BEST: Bayesian Estimation Supersedes the t-Test.</w:t>
      </w:r>
    </w:p>
    <w:p w14:paraId="1E3BF147"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Kruschke, John K. (2014). </w:t>
      </w:r>
      <w:r w:rsidRPr="009F1C3D">
        <w:rPr>
          <w:i/>
          <w:iCs/>
          <w:noProof/>
          <w:szCs w:val="24"/>
        </w:rPr>
        <w:t>Doing Bayesian data analysis: A tutorial with R, JAGS, and Stan, second edition</w:t>
      </w:r>
      <w:r w:rsidRPr="009F1C3D">
        <w:rPr>
          <w:noProof/>
          <w:szCs w:val="24"/>
        </w:rPr>
        <w:t xml:space="preserve">. </w:t>
      </w:r>
      <w:r w:rsidRPr="009F1C3D">
        <w:rPr>
          <w:i/>
          <w:iCs/>
          <w:noProof/>
          <w:szCs w:val="24"/>
        </w:rPr>
        <w:t>Doing Bayesian Data Analysis: A Tutorial with R, JAGS, and Stan, Second Edition</w:t>
      </w:r>
      <w:r w:rsidRPr="009F1C3D">
        <w:rPr>
          <w:noProof/>
          <w:szCs w:val="24"/>
        </w:rPr>
        <w:t xml:space="preserve"> (2nd ed.). Elsevier Inc. https://doi.org/10.1016/B978-0-12-405888-0.09999-2</w:t>
      </w:r>
    </w:p>
    <w:p w14:paraId="7CA3F520"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Luque, D., Beesley, T., Morris, R. W., Jack, B. N., Griffiths, O., Whitford, T. J., &amp; Le Pelley, M. E. (2017). Goal-Directed and Habit-Like Modulations of Stimulus Processing during Reinforcement Learning. </w:t>
      </w:r>
      <w:r w:rsidRPr="009F1C3D">
        <w:rPr>
          <w:i/>
          <w:iCs/>
          <w:noProof/>
          <w:szCs w:val="24"/>
        </w:rPr>
        <w:t>The Journal of Neuroscience</w:t>
      </w:r>
      <w:r w:rsidRPr="009F1C3D">
        <w:rPr>
          <w:noProof/>
          <w:szCs w:val="24"/>
        </w:rPr>
        <w:t xml:space="preserve">, </w:t>
      </w:r>
      <w:r w:rsidRPr="009F1C3D">
        <w:rPr>
          <w:i/>
          <w:iCs/>
          <w:noProof/>
          <w:szCs w:val="24"/>
        </w:rPr>
        <w:t>37</w:t>
      </w:r>
      <w:r w:rsidRPr="009F1C3D">
        <w:rPr>
          <w:noProof/>
          <w:szCs w:val="24"/>
        </w:rPr>
        <w:t>(11), 3009–3017. https://doi.org/10.1523/jneurosci.3205-16.2017</w:t>
      </w:r>
    </w:p>
    <w:p w14:paraId="38FFBFA4"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MacLean, M. H., &amp; Giesbrecht, B. (2015). Neural evidence reveals the rapid effects of reward history on selective attention. </w:t>
      </w:r>
      <w:r w:rsidRPr="009F1C3D">
        <w:rPr>
          <w:i/>
          <w:iCs/>
          <w:noProof/>
          <w:szCs w:val="24"/>
        </w:rPr>
        <w:t>Brain Research</w:t>
      </w:r>
      <w:r w:rsidRPr="009F1C3D">
        <w:rPr>
          <w:noProof/>
          <w:szCs w:val="24"/>
        </w:rPr>
        <w:t xml:space="preserve">, </w:t>
      </w:r>
      <w:r w:rsidRPr="009F1C3D">
        <w:rPr>
          <w:i/>
          <w:iCs/>
          <w:noProof/>
          <w:szCs w:val="24"/>
        </w:rPr>
        <w:t>1606</w:t>
      </w:r>
      <w:r w:rsidRPr="009F1C3D">
        <w:rPr>
          <w:noProof/>
          <w:szCs w:val="24"/>
        </w:rPr>
        <w:t>, 86–94. https://doi.org/10.1016/j.brainres.2015.02.016</w:t>
      </w:r>
    </w:p>
    <w:p w14:paraId="4667C986"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McElreath, R. (2016). </w:t>
      </w:r>
      <w:r w:rsidRPr="009F1C3D">
        <w:rPr>
          <w:i/>
          <w:iCs/>
          <w:noProof/>
          <w:szCs w:val="24"/>
        </w:rPr>
        <w:t>Statistical Rethinking: A Bayesian Course with Examples in R and Stan</w:t>
      </w:r>
      <w:r w:rsidRPr="009F1C3D">
        <w:rPr>
          <w:noProof/>
          <w:szCs w:val="24"/>
        </w:rPr>
        <w:t>. Chapman Hall - CRC.</w:t>
      </w:r>
    </w:p>
    <w:p w14:paraId="16AAF672"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Nalborczyk, L., &amp; Bürkner, P.-C. (2019). An Introduction to Bayesian Multilevel Models Using brms: A Case Study of Gender Effects on Vowel Variability in Standard Indonesian. </w:t>
      </w:r>
      <w:r w:rsidRPr="009F1C3D">
        <w:rPr>
          <w:i/>
          <w:iCs/>
          <w:noProof/>
          <w:szCs w:val="24"/>
        </w:rPr>
        <w:t>Journal of Speech, Language, and Hearing Research</w:t>
      </w:r>
      <w:r w:rsidRPr="009F1C3D">
        <w:rPr>
          <w:noProof/>
          <w:szCs w:val="24"/>
        </w:rPr>
        <w:t>.</w:t>
      </w:r>
    </w:p>
    <w:p w14:paraId="37BD21F2"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Nolan, H., Whelan, R., &amp; Reilly, R. B. (2010). FASTER: Fully Automated Statistical Thresholding for EEG artifact Rejection. </w:t>
      </w:r>
      <w:r w:rsidRPr="009F1C3D">
        <w:rPr>
          <w:i/>
          <w:iCs/>
          <w:noProof/>
          <w:szCs w:val="24"/>
        </w:rPr>
        <w:t>Journal of Neuroscience Methods</w:t>
      </w:r>
      <w:r w:rsidRPr="009F1C3D">
        <w:rPr>
          <w:noProof/>
          <w:szCs w:val="24"/>
        </w:rPr>
        <w:t xml:space="preserve">, </w:t>
      </w:r>
      <w:r w:rsidRPr="009F1C3D">
        <w:rPr>
          <w:i/>
          <w:iCs/>
          <w:noProof/>
          <w:szCs w:val="24"/>
        </w:rPr>
        <w:t>192</w:t>
      </w:r>
      <w:r w:rsidRPr="009F1C3D">
        <w:rPr>
          <w:noProof/>
          <w:szCs w:val="24"/>
        </w:rPr>
        <w:t>(1), 152–162. https://doi.org/10.1016/j.jneumeth.2010.07.015</w:t>
      </w:r>
    </w:p>
    <w:p w14:paraId="6DCC1308"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lastRenderedPageBreak/>
        <w:t xml:space="preserve">Norcia, A. M., Appelbaum, L. G., Ales, J. M., Cottereau, B. R., &amp; Rossion, B. (2015). The steady-state visual evoked potential in vision research : A review. </w:t>
      </w:r>
      <w:r w:rsidRPr="009F1C3D">
        <w:rPr>
          <w:i/>
          <w:iCs/>
          <w:noProof/>
          <w:szCs w:val="24"/>
        </w:rPr>
        <w:t>Journal of Vision</w:t>
      </w:r>
      <w:r w:rsidRPr="009F1C3D">
        <w:rPr>
          <w:noProof/>
          <w:szCs w:val="24"/>
        </w:rPr>
        <w:t xml:space="preserve">, </w:t>
      </w:r>
      <w:r w:rsidRPr="009F1C3D">
        <w:rPr>
          <w:i/>
          <w:iCs/>
          <w:noProof/>
          <w:szCs w:val="24"/>
        </w:rPr>
        <w:t>15</w:t>
      </w:r>
      <w:r w:rsidRPr="009F1C3D">
        <w:rPr>
          <w:noProof/>
          <w:szCs w:val="24"/>
        </w:rPr>
        <w:t>(6), 1–46. https://doi.org/10.1167/15.6.4.doi</w:t>
      </w:r>
    </w:p>
    <w:p w14:paraId="49031D1B"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Perrin, F., Pernier, J., Bertrand, O., &amp; Echallier, J. F. (1989). Spherical splines for scalp potential and current density mapping. </w:t>
      </w:r>
      <w:r w:rsidRPr="009F1C3D">
        <w:rPr>
          <w:i/>
          <w:iCs/>
          <w:noProof/>
          <w:szCs w:val="24"/>
        </w:rPr>
        <w:t>Electroencephalography and Clinical Neurophysiology</w:t>
      </w:r>
      <w:r w:rsidRPr="009F1C3D">
        <w:rPr>
          <w:noProof/>
          <w:szCs w:val="24"/>
        </w:rPr>
        <w:t xml:space="preserve">, </w:t>
      </w:r>
      <w:r w:rsidRPr="009F1C3D">
        <w:rPr>
          <w:i/>
          <w:iCs/>
          <w:noProof/>
          <w:szCs w:val="24"/>
        </w:rPr>
        <w:t>72</w:t>
      </w:r>
      <w:r w:rsidRPr="009F1C3D">
        <w:rPr>
          <w:noProof/>
          <w:szCs w:val="24"/>
        </w:rPr>
        <w:t>(2), 184–187. https://doi.org/10.1016/0013-4694(89)90180-6</w:t>
      </w:r>
    </w:p>
    <w:p w14:paraId="178070C0"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Pessoa, L. (2015). Multiple influences of reward on perception and attention. </w:t>
      </w:r>
      <w:r w:rsidRPr="009F1C3D">
        <w:rPr>
          <w:i/>
          <w:iCs/>
          <w:noProof/>
          <w:szCs w:val="24"/>
        </w:rPr>
        <w:t>Visual Cognition</w:t>
      </w:r>
      <w:r w:rsidRPr="009F1C3D">
        <w:rPr>
          <w:noProof/>
          <w:szCs w:val="24"/>
        </w:rPr>
        <w:t xml:space="preserve">, </w:t>
      </w:r>
      <w:r w:rsidRPr="009F1C3D">
        <w:rPr>
          <w:i/>
          <w:iCs/>
          <w:noProof/>
          <w:szCs w:val="24"/>
        </w:rPr>
        <w:t>23</w:t>
      </w:r>
      <w:r w:rsidRPr="009F1C3D">
        <w:rPr>
          <w:noProof/>
          <w:szCs w:val="24"/>
        </w:rPr>
        <w:t>(1–2), 272–290. https://doi.org/10.1080/13506285.2014.974729</w:t>
      </w:r>
    </w:p>
    <w:p w14:paraId="3572245B"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Pessoa, L., &amp; Engelmann, J. B. (2010). Embedding reward signals into perception and cognition. </w:t>
      </w:r>
      <w:r w:rsidRPr="009F1C3D">
        <w:rPr>
          <w:i/>
          <w:iCs/>
          <w:noProof/>
          <w:szCs w:val="24"/>
        </w:rPr>
        <w:t>Frontiers in Neuroscience</w:t>
      </w:r>
      <w:r w:rsidRPr="009F1C3D">
        <w:rPr>
          <w:noProof/>
          <w:szCs w:val="24"/>
        </w:rPr>
        <w:t xml:space="preserve">, </w:t>
      </w:r>
      <w:r w:rsidRPr="009F1C3D">
        <w:rPr>
          <w:i/>
          <w:iCs/>
          <w:noProof/>
          <w:szCs w:val="24"/>
        </w:rPr>
        <w:t>4</w:t>
      </w:r>
      <w:r w:rsidRPr="009F1C3D">
        <w:rPr>
          <w:noProof/>
          <w:szCs w:val="24"/>
        </w:rPr>
        <w:t>(September), 1–8. https://doi.org/10.3389/fnins.2010.00017</w:t>
      </w:r>
    </w:p>
    <w:p w14:paraId="76E99025"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Phillips, N. (2016). Yarrr: A companion to the e-book YaRrr!: The Pirate’s Guide to R. R package version 0.1.</w:t>
      </w:r>
    </w:p>
    <w:p w14:paraId="794BDA84"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Posner, M. I. (1980). Orienting of attention. </w:t>
      </w:r>
      <w:r w:rsidRPr="009F1C3D">
        <w:rPr>
          <w:i/>
          <w:iCs/>
          <w:noProof/>
          <w:szCs w:val="24"/>
        </w:rPr>
        <w:t>The Quarterly Journal of Experimental Psychology</w:t>
      </w:r>
      <w:r w:rsidRPr="009F1C3D">
        <w:rPr>
          <w:noProof/>
          <w:szCs w:val="24"/>
        </w:rPr>
        <w:t xml:space="preserve">, </w:t>
      </w:r>
      <w:r w:rsidRPr="009F1C3D">
        <w:rPr>
          <w:i/>
          <w:iCs/>
          <w:noProof/>
          <w:szCs w:val="24"/>
        </w:rPr>
        <w:t>32</w:t>
      </w:r>
      <w:r w:rsidRPr="009F1C3D">
        <w:rPr>
          <w:noProof/>
          <w:szCs w:val="24"/>
        </w:rPr>
        <w:t>(1), 3–25. https://doi.org/10.1080/00335558008248231</w:t>
      </w:r>
    </w:p>
    <w:p w14:paraId="6E0AFC8D"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6766E6">
        <w:rPr>
          <w:noProof/>
          <w:szCs w:val="24"/>
          <w:lang w:val="nl-BE"/>
        </w:rPr>
        <w:t xml:space="preserve">Qi, S., Zeng, Q., Ding, C., &amp; Li, H. (2013). </w:t>
      </w:r>
      <w:r w:rsidRPr="009F1C3D">
        <w:rPr>
          <w:noProof/>
          <w:szCs w:val="24"/>
        </w:rPr>
        <w:t xml:space="preserve">Neural correlates of reward-driven attentional capture in visual search. </w:t>
      </w:r>
      <w:r w:rsidRPr="009F1C3D">
        <w:rPr>
          <w:i/>
          <w:iCs/>
          <w:noProof/>
          <w:szCs w:val="24"/>
        </w:rPr>
        <w:t>Brain Research</w:t>
      </w:r>
      <w:r w:rsidRPr="009F1C3D">
        <w:rPr>
          <w:noProof/>
          <w:szCs w:val="24"/>
        </w:rPr>
        <w:t xml:space="preserve">, </w:t>
      </w:r>
      <w:r w:rsidRPr="009F1C3D">
        <w:rPr>
          <w:i/>
          <w:iCs/>
          <w:noProof/>
          <w:szCs w:val="24"/>
        </w:rPr>
        <w:t>1532</w:t>
      </w:r>
      <w:r w:rsidRPr="009F1C3D">
        <w:rPr>
          <w:noProof/>
          <w:szCs w:val="24"/>
        </w:rPr>
        <w:t>, 32–43. https://doi.org/10.1016/j.brainres.2013.07.044</w:t>
      </w:r>
    </w:p>
    <w:p w14:paraId="36879E24"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R Core Team. (2017). R: A Language and Environment for Statistical Computing. R Foundation for Statistical Computing.</w:t>
      </w:r>
    </w:p>
    <w:p w14:paraId="0BCA9ABB"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Rinker, T., &amp; Kurkiewicz, D. (n.d.). pacman: Package Management for R.</w:t>
      </w:r>
    </w:p>
    <w:p w14:paraId="769EAEA1"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6766E6">
        <w:rPr>
          <w:noProof/>
          <w:szCs w:val="24"/>
          <w:lang w:val="nl-BE"/>
        </w:rPr>
        <w:t xml:space="preserve">Roelfsema, P. R., van Ooyen, A., &amp; Watanabe, T. (2010). </w:t>
      </w:r>
      <w:r w:rsidRPr="009F1C3D">
        <w:rPr>
          <w:noProof/>
          <w:szCs w:val="24"/>
        </w:rPr>
        <w:t xml:space="preserve">Perceptual learning rules based on reinforcers and attention. </w:t>
      </w:r>
      <w:r w:rsidRPr="009F1C3D">
        <w:rPr>
          <w:i/>
          <w:iCs/>
          <w:noProof/>
          <w:szCs w:val="24"/>
        </w:rPr>
        <w:t>Trends in Cognitive Sciences</w:t>
      </w:r>
      <w:r w:rsidRPr="009F1C3D">
        <w:rPr>
          <w:noProof/>
          <w:szCs w:val="24"/>
        </w:rPr>
        <w:t xml:space="preserve">, </w:t>
      </w:r>
      <w:r w:rsidRPr="009F1C3D">
        <w:rPr>
          <w:i/>
          <w:iCs/>
          <w:noProof/>
          <w:szCs w:val="24"/>
        </w:rPr>
        <w:t>14</w:t>
      </w:r>
      <w:r w:rsidRPr="009F1C3D">
        <w:rPr>
          <w:noProof/>
          <w:szCs w:val="24"/>
        </w:rPr>
        <w:t>(2), 64–71. https://doi.org/10.1016/j.tics.2009.11.005</w:t>
      </w:r>
    </w:p>
    <w:p w14:paraId="409E4741"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RStudio Team. (2015). Integrated Development for R. RStudio, Inc.</w:t>
      </w:r>
    </w:p>
    <w:p w14:paraId="132070B1"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6766E6">
        <w:rPr>
          <w:noProof/>
          <w:szCs w:val="24"/>
          <w:lang w:val="nl-BE"/>
        </w:rPr>
        <w:lastRenderedPageBreak/>
        <w:t xml:space="preserve">Schevernels, H., Krebs, R. M., Santens, P., Woldorff, M. G., &amp; Boehler, C. N. (2014). </w:t>
      </w:r>
      <w:r w:rsidRPr="009F1C3D">
        <w:rPr>
          <w:noProof/>
          <w:szCs w:val="24"/>
        </w:rPr>
        <w:t xml:space="preserve">Task preparation processes related to reward prediction precede those related to task-difficulty expectation. </w:t>
      </w:r>
      <w:r w:rsidRPr="009F1C3D">
        <w:rPr>
          <w:i/>
          <w:iCs/>
          <w:noProof/>
          <w:szCs w:val="24"/>
        </w:rPr>
        <w:t>NeuroImage</w:t>
      </w:r>
      <w:r w:rsidRPr="009F1C3D">
        <w:rPr>
          <w:noProof/>
          <w:szCs w:val="24"/>
        </w:rPr>
        <w:t xml:space="preserve">, </w:t>
      </w:r>
      <w:r w:rsidRPr="009F1C3D">
        <w:rPr>
          <w:i/>
          <w:iCs/>
          <w:noProof/>
          <w:szCs w:val="24"/>
        </w:rPr>
        <w:t>84</w:t>
      </w:r>
      <w:r w:rsidRPr="009F1C3D">
        <w:rPr>
          <w:noProof/>
          <w:szCs w:val="24"/>
        </w:rPr>
        <w:t>, 639–647. https://doi.org/10.1016/j.neuroimage.2013.09.039</w:t>
      </w:r>
    </w:p>
    <w:p w14:paraId="5E8FF53D"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Shenhav, A., Botvinick, M., &amp; Cohen, J. (2013). The expected value of control: An integrative theory of anterior cingulate cortex function. </w:t>
      </w:r>
      <w:r w:rsidRPr="009F1C3D">
        <w:rPr>
          <w:i/>
          <w:iCs/>
          <w:noProof/>
          <w:szCs w:val="24"/>
        </w:rPr>
        <w:t>Neuron</w:t>
      </w:r>
      <w:r w:rsidRPr="009F1C3D">
        <w:rPr>
          <w:noProof/>
          <w:szCs w:val="24"/>
        </w:rPr>
        <w:t xml:space="preserve">, </w:t>
      </w:r>
      <w:r w:rsidRPr="009F1C3D">
        <w:rPr>
          <w:i/>
          <w:iCs/>
          <w:noProof/>
          <w:szCs w:val="24"/>
        </w:rPr>
        <w:t>79</w:t>
      </w:r>
      <w:r w:rsidRPr="009F1C3D">
        <w:rPr>
          <w:noProof/>
          <w:szCs w:val="24"/>
        </w:rPr>
        <w:t>(2), 217–240. https://doi.org/10.1016/j.neuron.2013.07.007</w:t>
      </w:r>
    </w:p>
    <w:p w14:paraId="53C0152D"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9F1C3D">
        <w:rPr>
          <w:i/>
          <w:iCs/>
          <w:noProof/>
          <w:szCs w:val="24"/>
        </w:rPr>
        <w:t>BioRxiv</w:t>
      </w:r>
      <w:r w:rsidRPr="009F1C3D">
        <w:rPr>
          <w:noProof/>
          <w:szCs w:val="24"/>
        </w:rPr>
        <w:t>, 622589. https://doi.org/10.1101/622589</w:t>
      </w:r>
    </w:p>
    <w:p w14:paraId="0AF94E65" w14:textId="77777777" w:rsidR="009F1C3D" w:rsidRPr="006766E6" w:rsidRDefault="009F1C3D" w:rsidP="009F1C3D">
      <w:pPr>
        <w:widowControl w:val="0"/>
        <w:autoSpaceDE w:val="0"/>
        <w:autoSpaceDN w:val="0"/>
        <w:adjustRightInd w:val="0"/>
        <w:spacing w:after="0" w:line="480" w:lineRule="auto"/>
        <w:ind w:left="480" w:hanging="480"/>
        <w:rPr>
          <w:noProof/>
          <w:szCs w:val="24"/>
          <w:lang w:val="nl-BE"/>
        </w:rPr>
      </w:pPr>
      <w:r w:rsidRPr="009F1C3D">
        <w:rPr>
          <w:noProof/>
          <w:szCs w:val="24"/>
        </w:rPr>
        <w:t xml:space="preserve">Theeuwes, J. (2010). Top-down and bottom-up control of visual selection. </w:t>
      </w:r>
      <w:r w:rsidRPr="006766E6">
        <w:rPr>
          <w:i/>
          <w:iCs/>
          <w:noProof/>
          <w:szCs w:val="24"/>
          <w:lang w:val="nl-BE"/>
        </w:rPr>
        <w:t>Acta Psychologica</w:t>
      </w:r>
      <w:r w:rsidRPr="006766E6">
        <w:rPr>
          <w:noProof/>
          <w:szCs w:val="24"/>
          <w:lang w:val="nl-BE"/>
        </w:rPr>
        <w:t xml:space="preserve">, </w:t>
      </w:r>
      <w:r w:rsidRPr="006766E6">
        <w:rPr>
          <w:i/>
          <w:iCs/>
          <w:noProof/>
          <w:szCs w:val="24"/>
          <w:lang w:val="nl-BE"/>
        </w:rPr>
        <w:t>135</w:t>
      </w:r>
      <w:r w:rsidRPr="006766E6">
        <w:rPr>
          <w:noProof/>
          <w:szCs w:val="24"/>
          <w:lang w:val="nl-BE"/>
        </w:rPr>
        <w:t>(2), 77–99. https://doi.org/10.1016/j.actpsy.2010.02.006</w:t>
      </w:r>
    </w:p>
    <w:p w14:paraId="19413383"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6766E6">
        <w:rPr>
          <w:noProof/>
          <w:szCs w:val="24"/>
          <w:lang w:val="nl-BE"/>
        </w:rPr>
        <w:t xml:space="preserve">Van Den Berg, B., Krebs, R. M., Lorist, M. M., &amp; Woldorff, M. G. (2014). </w:t>
      </w:r>
      <w:r w:rsidRPr="009F1C3D">
        <w:rPr>
          <w:noProof/>
          <w:szCs w:val="24"/>
        </w:rPr>
        <w:t xml:space="preserve">Utilization of reward-prospect enhances preparatory attention and reduces stimulus conflict. </w:t>
      </w:r>
      <w:r w:rsidRPr="009F1C3D">
        <w:rPr>
          <w:i/>
          <w:iCs/>
          <w:noProof/>
          <w:szCs w:val="24"/>
        </w:rPr>
        <w:t>Cognitive, Affective and Behavioral Neuroscience</w:t>
      </w:r>
      <w:r w:rsidRPr="009F1C3D">
        <w:rPr>
          <w:noProof/>
          <w:szCs w:val="24"/>
        </w:rPr>
        <w:t xml:space="preserve">, </w:t>
      </w:r>
      <w:r w:rsidRPr="009F1C3D">
        <w:rPr>
          <w:i/>
          <w:iCs/>
          <w:noProof/>
          <w:szCs w:val="24"/>
        </w:rPr>
        <w:t>14</w:t>
      </w:r>
      <w:r w:rsidRPr="009F1C3D">
        <w:rPr>
          <w:noProof/>
          <w:szCs w:val="24"/>
        </w:rPr>
        <w:t>(2), 561–577. https://doi.org/10.3758/s13415-014-0281-z</w:t>
      </w:r>
    </w:p>
    <w:p w14:paraId="7561F29E"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Van der Does, A. J. W. (2002). </w:t>
      </w:r>
      <w:r w:rsidRPr="006766E6">
        <w:rPr>
          <w:i/>
          <w:iCs/>
          <w:noProof/>
          <w:szCs w:val="24"/>
          <w:lang w:val="nl-BE"/>
        </w:rPr>
        <w:t xml:space="preserve">Handleiding bij de Nederlandse versie van beck depression inventory—second edition (BDI-II-NL). </w:t>
      </w:r>
      <w:r w:rsidRPr="009F1C3D">
        <w:rPr>
          <w:i/>
          <w:iCs/>
          <w:noProof/>
          <w:szCs w:val="24"/>
        </w:rPr>
        <w:t>[The Dutch version of the Beck depression inventory].</w:t>
      </w:r>
      <w:r w:rsidRPr="009F1C3D">
        <w:rPr>
          <w:noProof/>
          <w:szCs w:val="24"/>
        </w:rPr>
        <w:t xml:space="preserve"> Amsterdam: Harcourt.</w:t>
      </w:r>
    </w:p>
    <w:p w14:paraId="49A582EC"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Verguts, T., Vassena, E., &amp; Silvetti, M. (2015). Adaptive effort investment in cognitive and physical tasks: a neurocomputational model. </w:t>
      </w:r>
      <w:r w:rsidRPr="009F1C3D">
        <w:rPr>
          <w:i/>
          <w:iCs/>
          <w:noProof/>
          <w:szCs w:val="24"/>
        </w:rPr>
        <w:t>Frontiers in Behavioral Neuroscience</w:t>
      </w:r>
      <w:r w:rsidRPr="009F1C3D">
        <w:rPr>
          <w:noProof/>
          <w:szCs w:val="24"/>
        </w:rPr>
        <w:t xml:space="preserve">, </w:t>
      </w:r>
      <w:r w:rsidRPr="009F1C3D">
        <w:rPr>
          <w:i/>
          <w:iCs/>
          <w:noProof/>
          <w:szCs w:val="24"/>
        </w:rPr>
        <w:t>9</w:t>
      </w:r>
      <w:r w:rsidRPr="009F1C3D">
        <w:rPr>
          <w:noProof/>
          <w:szCs w:val="24"/>
        </w:rPr>
        <w:t>(March). https://doi.org/10.3389/fnbeh.2015.00057</w:t>
      </w:r>
    </w:p>
    <w:p w14:paraId="6D9C6462"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Watanabe, S. (2010). Asymptotic Equivalence of Bayes Cross Validation and Widely Applicable Information Criterion in Singular Learning Theory, </w:t>
      </w:r>
      <w:r w:rsidRPr="009F1C3D">
        <w:rPr>
          <w:i/>
          <w:iCs/>
          <w:noProof/>
          <w:szCs w:val="24"/>
        </w:rPr>
        <w:t>11</w:t>
      </w:r>
      <w:r w:rsidRPr="009F1C3D">
        <w:rPr>
          <w:noProof/>
          <w:szCs w:val="24"/>
        </w:rPr>
        <w:t>, 3571–3594. Retrieved from http://arxiv.org/abs/1004.2316</w:t>
      </w:r>
    </w:p>
    <w:p w14:paraId="23C3FCD6"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lastRenderedPageBreak/>
        <w:t>Wickham, H. (2017). Tidyverse: Easily install and load ’tidyverse’ packages. R package version, 1(1).</w:t>
      </w:r>
    </w:p>
    <w:p w14:paraId="30C773B0"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Wilke, C. O. (2016). cowplot: streamlined plot theme and plot annotations for ‘ggplot2.’ CRAN Repos.</w:t>
      </w:r>
    </w:p>
    <w:p w14:paraId="6EADE786" w14:textId="77777777" w:rsidR="009F1C3D" w:rsidRPr="009F1C3D" w:rsidRDefault="009F1C3D" w:rsidP="009F1C3D">
      <w:pPr>
        <w:widowControl w:val="0"/>
        <w:autoSpaceDE w:val="0"/>
        <w:autoSpaceDN w:val="0"/>
        <w:adjustRightInd w:val="0"/>
        <w:spacing w:after="0" w:line="480" w:lineRule="auto"/>
        <w:ind w:left="480" w:hanging="480"/>
        <w:rPr>
          <w:noProof/>
        </w:rPr>
      </w:pPr>
      <w:r w:rsidRPr="009F1C3D">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Ivan Grahek" w:date="2019-07-19T16:50:00Z" w:initials="IG">
    <w:p w14:paraId="7D1AB51F" w14:textId="357DA05A" w:rsidR="006766E6" w:rsidRDefault="006766E6">
      <w:pPr>
        <w:pStyle w:val="CommentText"/>
      </w:pPr>
      <w:r>
        <w:rPr>
          <w:rStyle w:val="CommentReference"/>
        </w:rPr>
        <w:annotationRef/>
      </w:r>
      <w:r>
        <w:t xml:space="preserve">However, it is unclear how stimuli of different values simultaneously compete for attentional resources. </w:t>
      </w:r>
    </w:p>
  </w:comment>
  <w:comment w:id="1" w:author="Ivan Grahek" w:date="2019-07-19T11:28:00Z" w:initials="IG">
    <w:p w14:paraId="567443ED" w14:textId="4B86622C" w:rsidR="006766E6" w:rsidRDefault="006766E6">
      <w:pPr>
        <w:pStyle w:val="CommentText"/>
      </w:pPr>
      <w:r>
        <w:rPr>
          <w:rStyle w:val="CommentReference"/>
        </w:rPr>
        <w:annotationRef/>
      </w:r>
      <w:r>
        <w:t>Mention here the problem of disentangling between spatial and feature-based attention and between attention and reward</w:t>
      </w:r>
    </w:p>
  </w:comment>
  <w:comment w:id="2" w:author="Ivan Grahek" w:date="2019-07-19T16:52:00Z" w:initials="IG">
    <w:p w14:paraId="5B0D272C" w14:textId="601B6CCB" w:rsidR="006766E6" w:rsidRDefault="006766E6">
      <w:pPr>
        <w:pStyle w:val="CommentText"/>
      </w:pPr>
      <w:r>
        <w:rPr>
          <w:rStyle w:val="CommentReference"/>
        </w:rPr>
        <w:annotationRef/>
      </w:r>
      <w:r>
        <w:t>This is not necessary, small parts can be incorporated into the paragraph below</w:t>
      </w:r>
    </w:p>
  </w:comment>
  <w:comment w:id="3" w:author="Ivan Grahek" w:date="2019-07-19T16:53:00Z" w:initials="IG">
    <w:p w14:paraId="64FA2FC6" w14:textId="5C0AF4CB" w:rsidR="006766E6" w:rsidRDefault="006766E6">
      <w:pPr>
        <w:pStyle w:val="CommentText"/>
      </w:pPr>
      <w:r>
        <w:rPr>
          <w:rStyle w:val="CommentReference"/>
        </w:rPr>
        <w:annotationRef/>
      </w:r>
      <w:r>
        <w:t xml:space="preserve">Goal is always present, not just in the training phase. Make this clear. </w:t>
      </w:r>
    </w:p>
  </w:comment>
  <w:comment w:id="4" w:author="Ivan Grahek" w:date="2019-07-19T16:52:00Z" w:initials="IG">
    <w:p w14:paraId="0D301B5F" w14:textId="467C3C83" w:rsidR="006766E6" w:rsidRDefault="006766E6">
      <w:pPr>
        <w:pStyle w:val="CommentText"/>
      </w:pPr>
      <w:r>
        <w:rPr>
          <w:rStyle w:val="CommentReference"/>
        </w:rPr>
        <w:annotationRef/>
      </w:r>
      <w:r>
        <w:t>Avoid using congruency</w:t>
      </w:r>
    </w:p>
  </w:comment>
  <w:comment w:id="5" w:author="Ivan Grahek" w:date="2019-07-19T16:53:00Z" w:initials="IG">
    <w:p w14:paraId="6D9EF10C" w14:textId="5ABCD646" w:rsidR="006766E6" w:rsidRDefault="006766E6">
      <w:pPr>
        <w:pStyle w:val="CommentText"/>
      </w:pPr>
      <w:r>
        <w:rPr>
          <w:rStyle w:val="CommentReference"/>
        </w:rPr>
        <w:annotationRef/>
      </w:r>
      <w:r>
        <w:t>Interacts</w:t>
      </w:r>
    </w:p>
  </w:comment>
  <w:comment w:id="6" w:author="Ivan Grahek" w:date="2019-07-19T16:53:00Z" w:initials="IG">
    <w:p w14:paraId="42871535" w14:textId="01CA7D1F" w:rsidR="006766E6" w:rsidRDefault="006766E6">
      <w:pPr>
        <w:pStyle w:val="CommentText"/>
      </w:pPr>
      <w:r>
        <w:rPr>
          <w:rStyle w:val="CommentReference"/>
        </w:rPr>
        <w:annotationRef/>
      </w:r>
      <w:r>
        <w:t>There should be some explicit hypotheses here. For example based on the Hickey work</w:t>
      </w:r>
    </w:p>
  </w:comment>
  <w:comment w:id="7" w:author="Ivan Grahek" w:date="2019-05-03T15:58:00Z" w:initials="IG">
    <w:p w14:paraId="0BA42910" w14:textId="62846AD7" w:rsidR="006766E6" w:rsidRDefault="006766E6">
      <w:pPr>
        <w:pStyle w:val="CommentText"/>
      </w:pPr>
      <w:r>
        <w:rPr>
          <w:rStyle w:val="CommentReference"/>
        </w:rPr>
        <w:annotationRef/>
      </w:r>
      <w:r>
        <w:t xml:space="preserve">@Antonio: do you think that there’s merit in keeping the graph B? </w:t>
      </w:r>
    </w:p>
  </w:comment>
  <w:comment w:id="8" w:author="Ivan Grahek" w:date="2019-01-29T11:47:00Z" w:initials="IG">
    <w:p w14:paraId="5552F5BF" w14:textId="77777777" w:rsidR="006766E6" w:rsidRDefault="006766E6" w:rsidP="002749F6">
      <w:pPr>
        <w:pStyle w:val="CommentText"/>
      </w:pPr>
      <w:r>
        <w:rPr>
          <w:rStyle w:val="CommentReference"/>
        </w:rPr>
        <w:annotationRef/>
      </w:r>
      <w:r>
        <w:t>Add a part on pre-processing the behavior and include how the hit rates and false alarms were calculated.</w:t>
      </w:r>
    </w:p>
  </w:comment>
  <w:comment w:id="9" w:author="Ivan Grahek" w:date="2019-05-03T11:04:00Z" w:initials="IG">
    <w:p w14:paraId="13627C7F" w14:textId="4A2233BC" w:rsidR="006766E6" w:rsidRDefault="006766E6">
      <w:pPr>
        <w:pStyle w:val="CommentText"/>
      </w:pPr>
      <w:r>
        <w:rPr>
          <w:rStyle w:val="CommentReference"/>
        </w:rPr>
        <w:annotationRef/>
      </w:r>
      <w:r>
        <w:t>Change now that we are doing single trials</w:t>
      </w:r>
    </w:p>
  </w:comment>
  <w:comment w:id="10" w:author="Ivan Grahek" w:date="2019-05-02T16:33:00Z" w:initials="IG">
    <w:p w14:paraId="1D5920D4" w14:textId="39509E5F" w:rsidR="006766E6" w:rsidRDefault="006766E6">
      <w:pPr>
        <w:pStyle w:val="CommentText"/>
      </w:pPr>
      <w:r>
        <w:rPr>
          <w:rStyle w:val="CommentReference"/>
        </w:rPr>
        <w:annotationRef/>
      </w:r>
      <w:r>
        <w:t>Do we still need this?</w:t>
      </w:r>
    </w:p>
  </w:comment>
  <w:comment w:id="11" w:author="Ivan Grahek" w:date="2019-05-02T16:33:00Z" w:initials="IG">
    <w:p w14:paraId="46D87FA9" w14:textId="39A28A9E" w:rsidR="006766E6" w:rsidRDefault="006766E6">
      <w:pPr>
        <w:pStyle w:val="CommentText"/>
      </w:pPr>
      <w:r>
        <w:rPr>
          <w:rStyle w:val="CommentReference"/>
        </w:rPr>
        <w:annotationRef/>
      </w:r>
      <w:r>
        <w:t>Change to the average reference</w:t>
      </w:r>
    </w:p>
  </w:comment>
  <w:comment w:id="12" w:author="Ivan Grahek" w:date="2019-03-15T10:17:00Z" w:initials="IG">
    <w:p w14:paraId="2AD44FAB" w14:textId="191B777B" w:rsidR="006766E6" w:rsidRDefault="006766E6">
      <w:pPr>
        <w:pStyle w:val="CommentText"/>
      </w:pPr>
      <w:r>
        <w:rPr>
          <w:rStyle w:val="CommentReference"/>
        </w:rPr>
        <w:annotationRef/>
      </w:r>
      <w:r>
        <w:t>Change if we go for the baseline normalization</w:t>
      </w:r>
    </w:p>
  </w:comment>
  <w:comment w:id="13" w:author="Ivan Grahek" w:date="2019-05-03T17:27:00Z" w:initials="IG">
    <w:p w14:paraId="1DE830FD" w14:textId="2FA108A0" w:rsidR="006766E6" w:rsidRDefault="006766E6">
      <w:pPr>
        <w:pStyle w:val="CommentText"/>
      </w:pPr>
      <w:r>
        <w:rPr>
          <w:rStyle w:val="CommentReference"/>
        </w:rPr>
        <w:annotationRef/>
      </w:r>
      <w:r>
        <w:t>Edit with the final number</w:t>
      </w:r>
    </w:p>
  </w:comment>
  <w:comment w:id="14" w:author="Ivan Grahek" w:date="2019-02-09T14:04:00Z" w:initials="IG">
    <w:p w14:paraId="7EE80669" w14:textId="6B7A0B0E" w:rsidR="006766E6" w:rsidRDefault="006766E6">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15" w:author="Ivan Grahek" w:date="2019-02-09T14:10:00Z" w:initials="IG">
    <w:p w14:paraId="08DA60F3" w14:textId="6E3A3C95" w:rsidR="006766E6" w:rsidRDefault="006766E6">
      <w:pPr>
        <w:pStyle w:val="CommentText"/>
      </w:pPr>
      <w:r>
        <w:rPr>
          <w:rStyle w:val="CommentReference"/>
        </w:rPr>
        <w:annotationRef/>
      </w:r>
      <w:r>
        <w:t xml:space="preserve">This table could be merged with Table 3 or moved to the supplementary materials. </w:t>
      </w:r>
    </w:p>
  </w:comment>
  <w:comment w:id="16" w:author="Ivan Grahek" w:date="2019-02-09T14:08:00Z" w:initials="IG">
    <w:p w14:paraId="00A9CCF1" w14:textId="7E21FF27" w:rsidR="006766E6" w:rsidRDefault="006766E6">
      <w:pPr>
        <w:pStyle w:val="CommentText"/>
      </w:pPr>
      <w:r>
        <w:rPr>
          <w:rStyle w:val="CommentReference"/>
        </w:rPr>
        <w:annotationRef/>
      </w:r>
      <w:r>
        <w:t xml:space="preserve">The font in all of the graphs will be increased. </w:t>
      </w:r>
    </w:p>
  </w:comment>
  <w:comment w:id="17" w:author="Ivan Grahek" w:date="2019-03-15T10:32:00Z" w:initials="IG">
    <w:p w14:paraId="1A78F42E" w14:textId="20DAED21" w:rsidR="006766E6" w:rsidRDefault="006766E6">
      <w:pPr>
        <w:pStyle w:val="CommentText"/>
      </w:pPr>
      <w:r>
        <w:rPr>
          <w:rStyle w:val="CommentReference"/>
        </w:rPr>
        <w:annotationRef/>
      </w:r>
      <w:r>
        <w:t>Antonio: As a rule of thumb for the description of our results, we could look at the ER and be a bit more confident if ER &gt; 10. Anything between 3 and 10 could be “indicative of” or “suggesting” a difference, whereas 1 &lt; ER &lt; 3 indicates no reliable difference. What do you think? If you agree, we should write it somewhere in the methods.</w:t>
      </w:r>
    </w:p>
  </w:comment>
  <w:comment w:id="19" w:author="Gilles Pourtois" w:date="2019-02-12T14:28:00Z" w:initials="GP">
    <w:p w14:paraId="7A6947E0" w14:textId="5A1AD815" w:rsidR="006766E6" w:rsidRDefault="006766E6">
      <w:pPr>
        <w:pStyle w:val="CommentText"/>
      </w:pPr>
      <w:r>
        <w:rPr>
          <w:rStyle w:val="CommentReference"/>
        </w:rPr>
        <w:annotationRef/>
      </w:r>
      <w:r>
        <w:t>Indeed, but then one can wonder about false alarms, right? And hence d primes or a better (more sensitive) behavioral measure maybe than the hit rate only.</w:t>
      </w:r>
    </w:p>
  </w:comment>
  <w:comment w:id="20" w:author="Gilles Pourtois" w:date="2019-02-12T14:30:00Z" w:initials="GP">
    <w:p w14:paraId="37CDA2BC" w14:textId="52EFB07E" w:rsidR="006766E6" w:rsidRDefault="006766E6">
      <w:pPr>
        <w:pStyle w:val="CommentText"/>
      </w:pPr>
      <w:r>
        <w:rPr>
          <w:rStyle w:val="CommentReference"/>
        </w:rPr>
        <w:annotationRef/>
      </w:r>
      <w:r>
        <w:t>Weird this, right? Isn’t the case that participants should improve more for high-rewarded color?</w:t>
      </w:r>
    </w:p>
  </w:comment>
  <w:comment w:id="21" w:author="Ivan Grahek" w:date="2019-03-15T10:35:00Z" w:initials="IG">
    <w:p w14:paraId="58705832" w14:textId="3E41E23E" w:rsidR="006766E6" w:rsidRDefault="006766E6">
      <w:pPr>
        <w:pStyle w:val="CommentText"/>
      </w:pPr>
      <w:r>
        <w:rPr>
          <w:rStyle w:val="CommentReference"/>
        </w:rPr>
        <w:annotationRef/>
      </w:r>
      <w:r>
        <w:t>Antonio: I wouldn’t over-interpret this finding, the ER is not very high (8.43).</w:t>
      </w:r>
    </w:p>
  </w:comment>
  <w:comment w:id="22" w:author="Gilles Pourtois" w:date="2019-02-12T14:31:00Z" w:initials="GP">
    <w:p w14:paraId="3BE8451B" w14:textId="5536837A" w:rsidR="006766E6" w:rsidRDefault="006766E6">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23" w:author="Ivan Grahek" w:date="2019-03-15T10:36:00Z" w:initials="IG">
    <w:p w14:paraId="147D1BAD" w14:textId="0C537C15" w:rsidR="006766E6" w:rsidRDefault="006766E6">
      <w:pPr>
        <w:pStyle w:val="CommentText"/>
      </w:pPr>
      <w:r>
        <w:rPr>
          <w:rStyle w:val="CommentReference"/>
        </w:rPr>
        <w:annotationRef/>
      </w:r>
      <w:r>
        <w:t>Antonio: Again, I wouldn’t over-interpret this finding (</w:t>
      </w:r>
      <w:r w:rsidRPr="00F57403">
        <w:t>ER = 7.20</w:t>
      </w:r>
      <w:r>
        <w:t>).</w:t>
      </w:r>
    </w:p>
  </w:comment>
  <w:comment w:id="24" w:author="Ivan Grahek" w:date="2019-05-03T15:41:00Z" w:initials="IG">
    <w:p w14:paraId="1DB20E5C" w14:textId="270F5B4C" w:rsidR="006766E6" w:rsidRDefault="006766E6">
      <w:pPr>
        <w:pStyle w:val="CommentText"/>
      </w:pPr>
      <w:r>
        <w:rPr>
          <w:rStyle w:val="CommentReference"/>
        </w:rPr>
        <w:annotationRef/>
      </w:r>
      <w:r>
        <w:t xml:space="preserve">@Antonio these look amazing!!! Very well done </w:t>
      </w:r>
      <w:r>
        <w:sym w:font="Wingdings" w:char="F04A"/>
      </w:r>
    </w:p>
    <w:p w14:paraId="6EE4BF18" w14:textId="20930A2A" w:rsidR="006766E6" w:rsidRDefault="006766E6">
      <w:pPr>
        <w:pStyle w:val="CommentText"/>
      </w:pPr>
    </w:p>
    <w:p w14:paraId="43F9B7A9" w14:textId="7D26BC07" w:rsidR="006766E6" w:rsidRDefault="006766E6">
      <w:pPr>
        <w:pStyle w:val="CommentText"/>
      </w:pPr>
      <w:r>
        <w:t>Could you do a caption for these?</w:t>
      </w:r>
    </w:p>
    <w:p w14:paraId="2806F354" w14:textId="5E3261C4" w:rsidR="006766E6" w:rsidRDefault="006766E6">
      <w:pPr>
        <w:pStyle w:val="CommentText"/>
      </w:pPr>
    </w:p>
    <w:p w14:paraId="15E08E98" w14:textId="74AB2900" w:rsidR="006766E6" w:rsidRDefault="006766E6">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6550DC0F" w14:textId="4DD1A314" w:rsidR="006766E6" w:rsidRDefault="006766E6">
      <w:pPr>
        <w:pStyle w:val="CommentText"/>
      </w:pPr>
    </w:p>
    <w:p w14:paraId="7E6A21A2" w14:textId="376BC168" w:rsidR="006766E6" w:rsidRDefault="006766E6">
      <w:pPr>
        <w:pStyle w:val="CommentText"/>
      </w:pPr>
      <w:r>
        <w:t>Finally, there is a figure 2 in the folder with the raw values. Was your idea to include it there as well?</w:t>
      </w:r>
    </w:p>
  </w:comment>
  <w:comment w:id="25" w:author="Ivan Grahek" w:date="2019-07-19T18:13:00Z" w:initials="IG">
    <w:p w14:paraId="1B23CF3B" w14:textId="1253F5B6" w:rsidR="006766E6" w:rsidRDefault="006766E6">
      <w:pPr>
        <w:pStyle w:val="CommentText"/>
      </w:pPr>
      <w:r>
        <w:rPr>
          <w:rStyle w:val="CommentReference"/>
        </w:rPr>
        <w:annotationRef/>
      </w:r>
      <w:r>
        <w:t>Reference these studies, but stress that most of them looked at the anticipatory attention</w:t>
      </w:r>
    </w:p>
  </w:comment>
  <w:comment w:id="26" w:author="Ivan Grahek" w:date="2019-07-19T18:38:00Z" w:initials="IG">
    <w:p w14:paraId="56B3252C" w14:textId="3328F29D" w:rsidR="00504886" w:rsidRDefault="00504886">
      <w:pPr>
        <w:pStyle w:val="CommentText"/>
      </w:pPr>
      <w:r>
        <w:rPr>
          <w:rStyle w:val="CommentReference"/>
        </w:rPr>
        <w:annotationRef/>
      </w:r>
      <w:r>
        <w:t>Refer to the suppression part of the Failing and Theeuwes review</w:t>
      </w:r>
    </w:p>
  </w:comment>
  <w:comment w:id="27" w:author="Ivan Grahek" w:date="2019-07-19T14:30:00Z" w:initials="IG">
    <w:p w14:paraId="2F53E8AD" w14:textId="27BFDDB8" w:rsidR="006766E6" w:rsidRDefault="006766E6">
      <w:pPr>
        <w:pStyle w:val="CommentText"/>
      </w:pPr>
      <w:r>
        <w:rPr>
          <w:rStyle w:val="CommentReference"/>
        </w:rPr>
        <w:annotationRef/>
      </w:r>
      <w:r>
        <w:t>Say that our measure asseses the activity in V1-V3</w:t>
      </w:r>
    </w:p>
  </w:comment>
  <w:comment w:id="28" w:author="Ivan Grahek" w:date="2019-07-19T14:28:00Z" w:initials="IG">
    <w:p w14:paraId="3B323319" w14:textId="595D2C21" w:rsidR="006766E6" w:rsidRDefault="006766E6">
      <w:pPr>
        <w:pStyle w:val="CommentText"/>
      </w:pPr>
      <w:r>
        <w:rPr>
          <w:rStyle w:val="CommentReference"/>
        </w:rPr>
        <w:annotationRef/>
      </w:r>
      <w:r>
        <w:t>The main point here is that they show the VADC without the modulations in early visual cortical processing</w:t>
      </w:r>
    </w:p>
  </w:comment>
  <w:comment w:id="29" w:author="Ivan Grahek" w:date="2019-07-20T11:29:00Z" w:initials="IG">
    <w:p w14:paraId="1891722B" w14:textId="060D4988" w:rsidR="002C6B2A" w:rsidRDefault="002C6B2A">
      <w:pPr>
        <w:pStyle w:val="CommentText"/>
      </w:pPr>
      <w:r>
        <w:rPr>
          <w:rStyle w:val="CommentReference"/>
        </w:rPr>
        <w:annotationRef/>
      </w:r>
      <w:r>
        <w:t>Make this a separate paragraph and stress how SSVEPs can be used to further investigate attention and reward</w:t>
      </w:r>
      <w:bookmarkStart w:id="30" w:name="_GoBack"/>
      <w:bookmarkEnd w:id="30"/>
    </w:p>
  </w:comment>
  <w:comment w:id="31" w:author="Gilles Pourtois" w:date="2019-02-12T15:05:00Z" w:initials="GP">
    <w:p w14:paraId="33CFA73D" w14:textId="0976DB69" w:rsidR="006766E6" w:rsidRDefault="006766E6">
      <w:pPr>
        <w:pStyle w:val="CommentText"/>
      </w:pPr>
      <w:r>
        <w:rPr>
          <w:rStyle w:val="CommentReference"/>
        </w:rPr>
        <w:annotationRef/>
      </w:r>
      <w:r>
        <w:t xml:space="preserve">What you should stress here is the suppression of low reward, probably to deal with the competition. Looks like this is how your visual cortex solves this competition. The two stimuli are important and they compete for selection; a “control” mechanism downplays the processing of the low-reward one.  </w:t>
      </w:r>
    </w:p>
  </w:comment>
  <w:comment w:id="32" w:author="Ivan Grahek" w:date="2019-02-09T14:15:00Z" w:initials="IG">
    <w:p w14:paraId="0ECD07BE" w14:textId="00E18607" w:rsidR="006766E6" w:rsidRDefault="006766E6">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D1AB51F" w15:done="0"/>
  <w15:commentEx w15:paraId="567443ED" w15:done="0"/>
  <w15:commentEx w15:paraId="5B0D272C" w15:done="0"/>
  <w15:commentEx w15:paraId="64FA2FC6" w15:done="0"/>
  <w15:commentEx w15:paraId="0D301B5F" w15:done="0"/>
  <w15:commentEx w15:paraId="6D9EF10C" w15:done="0"/>
  <w15:commentEx w15:paraId="42871535" w15:done="0"/>
  <w15:commentEx w15:paraId="0BA42910" w15:done="0"/>
  <w15:commentEx w15:paraId="5552F5BF" w15:done="0"/>
  <w15:commentEx w15:paraId="13627C7F" w15:done="0"/>
  <w15:commentEx w15:paraId="1D5920D4" w15:done="0"/>
  <w15:commentEx w15:paraId="46D87FA9" w15:done="0"/>
  <w15:commentEx w15:paraId="2AD44FAB" w15:done="0"/>
  <w15:commentEx w15:paraId="1DE830FD" w15:done="0"/>
  <w15:commentEx w15:paraId="7EE80669" w15:done="0"/>
  <w15:commentEx w15:paraId="08DA60F3" w15:done="0"/>
  <w15:commentEx w15:paraId="00A9CCF1" w15:done="0"/>
  <w15:commentEx w15:paraId="1A78F42E" w15:done="0"/>
  <w15:commentEx w15:paraId="7A6947E0" w15:done="0"/>
  <w15:commentEx w15:paraId="37CDA2BC" w15:done="0"/>
  <w15:commentEx w15:paraId="58705832" w15:paraIdParent="37CDA2BC" w15:done="0"/>
  <w15:commentEx w15:paraId="3BE8451B" w15:done="0"/>
  <w15:commentEx w15:paraId="147D1BAD" w15:paraIdParent="3BE8451B" w15:done="0"/>
  <w15:commentEx w15:paraId="7E6A21A2" w15:done="0"/>
  <w15:commentEx w15:paraId="1B23CF3B" w15:done="0"/>
  <w15:commentEx w15:paraId="56B3252C" w15:done="0"/>
  <w15:commentEx w15:paraId="2F53E8AD" w15:done="0"/>
  <w15:commentEx w15:paraId="3B323319" w15:done="0"/>
  <w15:commentEx w15:paraId="1891722B" w15:done="0"/>
  <w15:commentEx w15:paraId="33CFA73D" w15:done="0"/>
  <w15:commentEx w15:paraId="0ECD07B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ECBD78" w14:textId="77777777" w:rsidR="00DA5BC0" w:rsidRDefault="00DA5BC0" w:rsidP="00AD5698">
      <w:pPr>
        <w:spacing w:after="0" w:line="240" w:lineRule="auto"/>
      </w:pPr>
      <w:r>
        <w:separator/>
      </w:r>
    </w:p>
  </w:endnote>
  <w:endnote w:type="continuationSeparator" w:id="0">
    <w:p w14:paraId="070AC900" w14:textId="77777777" w:rsidR="00DA5BC0" w:rsidRDefault="00DA5BC0"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6766E6" w:rsidRDefault="006766E6"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6766E6" w:rsidRDefault="006766E6"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C7EDB0" w14:textId="77777777" w:rsidR="00DA5BC0" w:rsidRDefault="00DA5BC0" w:rsidP="00AD5698">
      <w:pPr>
        <w:spacing w:after="0" w:line="240" w:lineRule="auto"/>
      </w:pPr>
      <w:r>
        <w:separator/>
      </w:r>
    </w:p>
  </w:footnote>
  <w:footnote w:type="continuationSeparator" w:id="0">
    <w:p w14:paraId="04D5A4DC" w14:textId="77777777" w:rsidR="00DA5BC0" w:rsidRDefault="00DA5BC0"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7A5A68A0" w:rsidR="006766E6" w:rsidRPr="002F7D7E" w:rsidRDefault="006766E6">
    <w:pPr>
      <w:pStyle w:val="Header"/>
    </w:pPr>
    <w:r w:rsidRPr="002F7D7E">
      <w:rPr>
        <w:szCs w:val="24"/>
      </w:rPr>
      <w:t>GOAL-DIRECTED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1E5FB4">
          <w:rPr>
            <w:noProof/>
            <w:szCs w:val="24"/>
          </w:rPr>
          <w:t>6</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6E6D172E" w:rsidR="006766E6" w:rsidRDefault="006766E6" w:rsidP="0050297E">
    <w:pPr>
      <w:pStyle w:val="Header"/>
      <w:ind w:left="360"/>
    </w:pPr>
    <w:r>
      <w:rPr>
        <w:szCs w:val="24"/>
      </w:rPr>
      <w:t xml:space="preserve">Running head: </w:t>
    </w:r>
    <w:r w:rsidRPr="002F7D7E">
      <w:rPr>
        <w:szCs w:val="24"/>
      </w:rPr>
      <w:t>GOAL-DIRECTED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1"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42"/>
  </w:num>
  <w:num w:numId="3">
    <w:abstractNumId w:val="20"/>
  </w:num>
  <w:num w:numId="4">
    <w:abstractNumId w:val="44"/>
  </w:num>
  <w:num w:numId="5">
    <w:abstractNumId w:val="17"/>
  </w:num>
  <w:num w:numId="6">
    <w:abstractNumId w:val="18"/>
  </w:num>
  <w:num w:numId="7">
    <w:abstractNumId w:val="10"/>
  </w:num>
  <w:num w:numId="8">
    <w:abstractNumId w:val="39"/>
  </w:num>
  <w:num w:numId="9">
    <w:abstractNumId w:val="22"/>
  </w:num>
  <w:num w:numId="10">
    <w:abstractNumId w:val="32"/>
  </w:num>
  <w:num w:numId="11">
    <w:abstractNumId w:val="23"/>
  </w:num>
  <w:num w:numId="12">
    <w:abstractNumId w:val="36"/>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3"/>
  </w:num>
  <w:num w:numId="24">
    <w:abstractNumId w:val="14"/>
  </w:num>
  <w:num w:numId="25">
    <w:abstractNumId w:val="28"/>
  </w:num>
  <w:num w:numId="26">
    <w:abstractNumId w:val="13"/>
  </w:num>
  <w:num w:numId="27">
    <w:abstractNumId w:val="30"/>
  </w:num>
  <w:num w:numId="28">
    <w:abstractNumId w:val="12"/>
  </w:num>
  <w:num w:numId="29">
    <w:abstractNumId w:val="29"/>
  </w:num>
  <w:num w:numId="30">
    <w:abstractNumId w:val="37"/>
  </w:num>
  <w:num w:numId="31">
    <w:abstractNumId w:val="25"/>
  </w:num>
  <w:num w:numId="32">
    <w:abstractNumId w:val="31"/>
  </w:num>
  <w:num w:numId="33">
    <w:abstractNumId w:val="43"/>
  </w:num>
  <w:num w:numId="34">
    <w:abstractNumId w:val="26"/>
  </w:num>
  <w:num w:numId="35">
    <w:abstractNumId w:val="16"/>
  </w:num>
  <w:num w:numId="36">
    <w:abstractNumId w:val="34"/>
  </w:num>
  <w:num w:numId="37">
    <w:abstractNumId w:val="38"/>
  </w:num>
  <w:num w:numId="38">
    <w:abstractNumId w:val="35"/>
  </w:num>
  <w:num w:numId="39">
    <w:abstractNumId w:val="21"/>
  </w:num>
  <w:num w:numId="40">
    <w:abstractNumId w:val="41"/>
  </w:num>
  <w:num w:numId="41">
    <w:abstractNumId w:val="19"/>
  </w:num>
  <w:num w:numId="42">
    <w:abstractNumId w:val="11"/>
  </w:num>
  <w:num w:numId="43">
    <w:abstractNumId w:val="15"/>
  </w:num>
  <w:num w:numId="44">
    <w:abstractNumId w:val="40"/>
  </w:num>
  <w:num w:numId="45">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20CE"/>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5"/>
    <w:rsid w:val="001324C9"/>
    <w:rsid w:val="001325FC"/>
    <w:rsid w:val="00132ACB"/>
    <w:rsid w:val="001334E3"/>
    <w:rsid w:val="001342DD"/>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CA6"/>
    <w:rsid w:val="00170E95"/>
    <w:rsid w:val="001716B6"/>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5FB4"/>
    <w:rsid w:val="001E637B"/>
    <w:rsid w:val="001E6683"/>
    <w:rsid w:val="001E67AD"/>
    <w:rsid w:val="001E6AC2"/>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FD5"/>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AA9"/>
    <w:rsid w:val="002E084C"/>
    <w:rsid w:val="002E25E4"/>
    <w:rsid w:val="002E3AE3"/>
    <w:rsid w:val="002E61CC"/>
    <w:rsid w:val="002E682B"/>
    <w:rsid w:val="002E6D56"/>
    <w:rsid w:val="002E70B7"/>
    <w:rsid w:val="002E73CE"/>
    <w:rsid w:val="002F1130"/>
    <w:rsid w:val="002F1342"/>
    <w:rsid w:val="002F2365"/>
    <w:rsid w:val="002F27DA"/>
    <w:rsid w:val="002F3051"/>
    <w:rsid w:val="002F3190"/>
    <w:rsid w:val="002F4FEB"/>
    <w:rsid w:val="002F5539"/>
    <w:rsid w:val="002F5597"/>
    <w:rsid w:val="002F586C"/>
    <w:rsid w:val="002F6002"/>
    <w:rsid w:val="002F7630"/>
    <w:rsid w:val="002F7D7E"/>
    <w:rsid w:val="00301109"/>
    <w:rsid w:val="00301B6A"/>
    <w:rsid w:val="003029C1"/>
    <w:rsid w:val="00302B74"/>
    <w:rsid w:val="003035A6"/>
    <w:rsid w:val="00305909"/>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20"/>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E0F"/>
    <w:rsid w:val="003E7FC7"/>
    <w:rsid w:val="003F0BFB"/>
    <w:rsid w:val="003F0EB9"/>
    <w:rsid w:val="003F4C5C"/>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1BA8"/>
    <w:rsid w:val="00443CF7"/>
    <w:rsid w:val="00445BD4"/>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73F"/>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0850"/>
    <w:rsid w:val="00502151"/>
    <w:rsid w:val="005021D4"/>
    <w:rsid w:val="0050297E"/>
    <w:rsid w:val="0050408F"/>
    <w:rsid w:val="005046C2"/>
    <w:rsid w:val="00504702"/>
    <w:rsid w:val="00504886"/>
    <w:rsid w:val="0050499F"/>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3066"/>
    <w:rsid w:val="005530E3"/>
    <w:rsid w:val="005548A9"/>
    <w:rsid w:val="00555151"/>
    <w:rsid w:val="00555B1B"/>
    <w:rsid w:val="005561D5"/>
    <w:rsid w:val="00556CA7"/>
    <w:rsid w:val="00557230"/>
    <w:rsid w:val="00560057"/>
    <w:rsid w:val="005606CB"/>
    <w:rsid w:val="00561252"/>
    <w:rsid w:val="005614C4"/>
    <w:rsid w:val="00561A36"/>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51F"/>
    <w:rsid w:val="00577FD1"/>
    <w:rsid w:val="005839D2"/>
    <w:rsid w:val="00584552"/>
    <w:rsid w:val="005847E9"/>
    <w:rsid w:val="005865BB"/>
    <w:rsid w:val="00587C68"/>
    <w:rsid w:val="0059007C"/>
    <w:rsid w:val="00590D31"/>
    <w:rsid w:val="005910EC"/>
    <w:rsid w:val="00591141"/>
    <w:rsid w:val="00592409"/>
    <w:rsid w:val="00592D73"/>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C60F0"/>
    <w:rsid w:val="005D0085"/>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100F"/>
    <w:rsid w:val="005E11A3"/>
    <w:rsid w:val="005E1672"/>
    <w:rsid w:val="005E297B"/>
    <w:rsid w:val="005E2D84"/>
    <w:rsid w:val="005E4121"/>
    <w:rsid w:val="005E7360"/>
    <w:rsid w:val="005E792C"/>
    <w:rsid w:val="005E7991"/>
    <w:rsid w:val="005E7EE5"/>
    <w:rsid w:val="005F02E2"/>
    <w:rsid w:val="005F23C1"/>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569"/>
    <w:rsid w:val="00672325"/>
    <w:rsid w:val="00672825"/>
    <w:rsid w:val="00672A58"/>
    <w:rsid w:val="00672DE8"/>
    <w:rsid w:val="006737F8"/>
    <w:rsid w:val="00675162"/>
    <w:rsid w:val="00675E0F"/>
    <w:rsid w:val="0067643F"/>
    <w:rsid w:val="00676451"/>
    <w:rsid w:val="006766C6"/>
    <w:rsid w:val="006766E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5179"/>
    <w:rsid w:val="006C5325"/>
    <w:rsid w:val="006C58D6"/>
    <w:rsid w:val="006C644D"/>
    <w:rsid w:val="006C73F2"/>
    <w:rsid w:val="006D0089"/>
    <w:rsid w:val="006D09B9"/>
    <w:rsid w:val="006D0A2B"/>
    <w:rsid w:val="006D0AFA"/>
    <w:rsid w:val="006D139F"/>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18E"/>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1B0C"/>
    <w:rsid w:val="00761C9D"/>
    <w:rsid w:val="007624F1"/>
    <w:rsid w:val="00762A26"/>
    <w:rsid w:val="00763151"/>
    <w:rsid w:val="00763929"/>
    <w:rsid w:val="007647C4"/>
    <w:rsid w:val="007657DC"/>
    <w:rsid w:val="00765B6B"/>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4A22"/>
    <w:rsid w:val="007E7285"/>
    <w:rsid w:val="007F1991"/>
    <w:rsid w:val="007F1D89"/>
    <w:rsid w:val="007F24E7"/>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4203"/>
    <w:rsid w:val="00825530"/>
    <w:rsid w:val="008258E2"/>
    <w:rsid w:val="00825ECE"/>
    <w:rsid w:val="0082617B"/>
    <w:rsid w:val="00826535"/>
    <w:rsid w:val="00826D7A"/>
    <w:rsid w:val="00827815"/>
    <w:rsid w:val="008304F1"/>
    <w:rsid w:val="00830B50"/>
    <w:rsid w:val="00832287"/>
    <w:rsid w:val="00832444"/>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52B6"/>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5EC6"/>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45F"/>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533"/>
    <w:rsid w:val="00A10931"/>
    <w:rsid w:val="00A11155"/>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18F4"/>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37B7D"/>
    <w:rsid w:val="00B40E1A"/>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436"/>
    <w:rsid w:val="00BE7E2C"/>
    <w:rsid w:val="00BE7E40"/>
    <w:rsid w:val="00BF28DE"/>
    <w:rsid w:val="00BF4D0C"/>
    <w:rsid w:val="00BF4EA7"/>
    <w:rsid w:val="00BF5370"/>
    <w:rsid w:val="00BF580F"/>
    <w:rsid w:val="00BF605E"/>
    <w:rsid w:val="00BF64F7"/>
    <w:rsid w:val="00BF6CA0"/>
    <w:rsid w:val="00BF7E7D"/>
    <w:rsid w:val="00C01C2B"/>
    <w:rsid w:val="00C01EBD"/>
    <w:rsid w:val="00C03E65"/>
    <w:rsid w:val="00C04A3E"/>
    <w:rsid w:val="00C04CD9"/>
    <w:rsid w:val="00C054D7"/>
    <w:rsid w:val="00C076B1"/>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2F04"/>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145F"/>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1E39"/>
    <w:rsid w:val="00CF39AE"/>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26EC"/>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A5BC0"/>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B186C"/>
    <w:rsid w:val="00EB28D8"/>
    <w:rsid w:val="00EC00BB"/>
    <w:rsid w:val="00EC1A12"/>
    <w:rsid w:val="00EC3BFD"/>
    <w:rsid w:val="00EC44C8"/>
    <w:rsid w:val="00EC4518"/>
    <w:rsid w:val="00EC47D6"/>
    <w:rsid w:val="00EC55FB"/>
    <w:rsid w:val="00EC59E6"/>
    <w:rsid w:val="00EC666A"/>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A09"/>
    <w:rsid w:val="00F73FAB"/>
    <w:rsid w:val="00F7400F"/>
    <w:rsid w:val="00F742BF"/>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0E07AA04-B1EA-48D7-9490-392345885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jpeg"/><Relationship Id="rId29" Type="http://schemas.openxmlformats.org/officeDocument/2006/relationships/image" Target="media/image17.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6.png"/></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B5EB59-35DF-4F15-804A-F3896F6DC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8135</Words>
  <Characters>160370</Characters>
  <Application>Microsoft Office Word</Application>
  <DocSecurity>0</DocSecurity>
  <Lines>1336</Lines>
  <Paragraphs>3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88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3</cp:revision>
  <cp:lastPrinted>2019-07-16T11:53:00Z</cp:lastPrinted>
  <dcterms:created xsi:type="dcterms:W3CDTF">2019-07-20T09:31:00Z</dcterms:created>
  <dcterms:modified xsi:type="dcterms:W3CDTF">2019-07-20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